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4F985" w14:textId="77777777" w:rsidR="00700958" w:rsidRDefault="008614AE">
      <w:pPr>
        <w:jc w:val="center"/>
        <w:rPr>
          <w:b/>
          <w:sz w:val="60"/>
          <w:szCs w:val="60"/>
        </w:rPr>
      </w:pPr>
      <w:r>
        <w:rPr>
          <w:b/>
          <w:sz w:val="60"/>
          <w:szCs w:val="60"/>
        </w:rPr>
        <w:t>TreasurePot</w:t>
      </w:r>
    </w:p>
    <w:p w14:paraId="12F54DB8" w14:textId="77777777" w:rsidR="00700958" w:rsidRDefault="00700958">
      <w:pPr>
        <w:jc w:val="center"/>
        <w:rPr>
          <w:b/>
          <w:sz w:val="60"/>
          <w:szCs w:val="60"/>
        </w:rPr>
      </w:pPr>
    </w:p>
    <w:p w14:paraId="67B33C9F" w14:textId="77777777" w:rsidR="00700958" w:rsidRDefault="008614AE">
      <w:pPr>
        <w:pStyle w:val="Heading1"/>
        <w:numPr>
          <w:ilvl w:val="0"/>
          <w:numId w:val="4"/>
        </w:numPr>
        <w:spacing w:after="0"/>
      </w:pPr>
      <w:bookmarkStart w:id="0" w:name="_bnk100s05cmo" w:colFirst="0" w:colLast="0"/>
      <w:bookmarkEnd w:id="0"/>
      <w:r>
        <w:t>Menu</w:t>
      </w:r>
    </w:p>
    <w:p w14:paraId="6229831D" w14:textId="77777777" w:rsidR="00700958" w:rsidRDefault="008614AE">
      <w:pPr>
        <w:pStyle w:val="Heading2"/>
        <w:numPr>
          <w:ilvl w:val="0"/>
          <w:numId w:val="1"/>
        </w:numPr>
        <w:spacing w:before="0"/>
      </w:pPr>
      <w:bookmarkStart w:id="1" w:name="_gssb2nz5isa" w:colFirst="0" w:colLast="0"/>
      <w:bookmarkEnd w:id="1"/>
      <w:r>
        <w:t>Soup Base</w:t>
      </w:r>
    </w:p>
    <w:p w14:paraId="6D97EA31" w14:textId="77777777" w:rsidR="00700958" w:rsidRPr="00D4235D" w:rsidRDefault="008614AE">
      <w:pPr>
        <w:spacing w:before="240" w:after="240"/>
        <w:ind w:left="1440"/>
        <w:rPr>
          <w:lang w:val="en-CA"/>
        </w:rPr>
      </w:pPr>
      <w:r w:rsidRPr="00D4235D">
        <w:rPr>
          <w:b/>
          <w:lang w:val="en-CA"/>
        </w:rPr>
        <w:t>Spicy soup</w:t>
      </w:r>
      <w:r w:rsidRPr="00D4235D">
        <w:rPr>
          <w:rFonts w:ascii="Arial Unicode MS" w:eastAsia="Arial Unicode MS" w:hAnsi="Arial Unicode MS" w:cs="Arial Unicode MS"/>
          <w:lang w:val="en-CA"/>
        </w:rPr>
        <w:t>（</w:t>
      </w:r>
      <w:r w:rsidRPr="00D4235D">
        <w:rPr>
          <w:rFonts w:ascii="Arial Unicode MS" w:eastAsia="Arial Unicode MS" w:hAnsi="Arial Unicode MS" w:cs="Arial Unicode MS"/>
          <w:lang w:val="en-CA"/>
        </w:rPr>
        <w:t>A soup made from traditional Sichuan spices and chili, spicy taste</w:t>
      </w:r>
      <w:r w:rsidRPr="00D4235D">
        <w:rPr>
          <w:rFonts w:ascii="Arial Unicode MS" w:eastAsia="Arial Unicode MS" w:hAnsi="Arial Unicode MS" w:cs="Arial Unicode MS"/>
          <w:lang w:val="en-CA"/>
        </w:rPr>
        <w:t>）</w:t>
      </w:r>
    </w:p>
    <w:p w14:paraId="780040E6" w14:textId="77777777" w:rsidR="00700958" w:rsidRDefault="008614AE">
      <w:pPr>
        <w:spacing w:before="240" w:after="240"/>
        <w:ind w:left="1440"/>
      </w:pPr>
      <w:r>
        <w:rPr>
          <w:noProof/>
        </w:rPr>
        <w:drawing>
          <wp:inline distT="114300" distB="114300" distL="114300" distR="114300" wp14:anchorId="1EF0D979" wp14:editId="18D3BF6A">
            <wp:extent cx="1357313" cy="1389375"/>
            <wp:effectExtent l="0" t="0" r="0" b="0"/>
            <wp:docPr id="28" name="image31.jpg"/>
            <wp:cNvGraphicFramePr/>
            <a:graphic xmlns:a="http://schemas.openxmlformats.org/drawingml/2006/main">
              <a:graphicData uri="http://schemas.openxmlformats.org/drawingml/2006/picture">
                <pic:pic xmlns:pic="http://schemas.openxmlformats.org/drawingml/2006/picture">
                  <pic:nvPicPr>
                    <pic:cNvPr id="0" name="image31.jpg"/>
                    <pic:cNvPicPr preferRelativeResize="0"/>
                  </pic:nvPicPr>
                  <pic:blipFill>
                    <a:blip r:embed="rId5"/>
                    <a:srcRect/>
                    <a:stretch>
                      <a:fillRect/>
                    </a:stretch>
                  </pic:blipFill>
                  <pic:spPr>
                    <a:xfrm>
                      <a:off x="0" y="0"/>
                      <a:ext cx="1357313" cy="1389375"/>
                    </a:xfrm>
                    <a:prstGeom prst="rect">
                      <a:avLst/>
                    </a:prstGeom>
                    <a:ln/>
                  </pic:spPr>
                </pic:pic>
              </a:graphicData>
            </a:graphic>
          </wp:inline>
        </w:drawing>
      </w:r>
    </w:p>
    <w:p w14:paraId="3CC6B55C" w14:textId="792A405F" w:rsidR="00700958" w:rsidRDefault="008614AE">
      <w:pPr>
        <w:spacing w:before="240" w:after="240"/>
        <w:ind w:left="1440"/>
        <w:rPr>
          <w:color w:val="1155CC"/>
          <w:u w:val="single"/>
        </w:rPr>
      </w:pPr>
      <w:r>
        <w:rPr>
          <w:rFonts w:ascii="Arial Unicode MS" w:eastAsia="Arial Unicode MS" w:hAnsi="Arial Unicode MS" w:cs="Arial Unicode MS"/>
        </w:rPr>
        <w:t>Reference</w:t>
      </w:r>
      <w:r>
        <w:rPr>
          <w:rFonts w:ascii="Arial Unicode MS" w:eastAsia="Arial Unicode MS" w:hAnsi="Arial Unicode MS" w:cs="Arial Unicode MS"/>
        </w:rPr>
        <w:t>：</w:t>
      </w:r>
      <w:hyperlink r:id="rId6">
        <w:r>
          <w:rPr>
            <w:color w:val="1155CC"/>
            <w:u w:val="single"/>
          </w:rPr>
          <w:t>http://616pic.com/sucai/1xrid</w:t>
        </w:r>
        <w:r>
          <w:rPr>
            <w:color w:val="1155CC"/>
            <w:u w:val="single"/>
          </w:rPr>
          <w:t>3</w:t>
        </w:r>
        <w:r>
          <w:rPr>
            <w:color w:val="1155CC"/>
            <w:u w:val="single"/>
          </w:rPr>
          <w:t>jm1.html</w:t>
        </w:r>
      </w:hyperlink>
    </w:p>
    <w:p w14:paraId="64F46EED" w14:textId="2E7E673C" w:rsidR="00D4235D" w:rsidRDefault="00D4235D">
      <w:pPr>
        <w:spacing w:before="240" w:after="240"/>
        <w:ind w:left="1440"/>
        <w:rPr>
          <w:rFonts w:hint="eastAsia"/>
          <w:b/>
        </w:rPr>
      </w:pPr>
      <w:r>
        <w:rPr>
          <w:b/>
        </w:rPr>
        <w:fldChar w:fldCharType="begin"/>
      </w:r>
      <w:r>
        <w:rPr>
          <w:b/>
        </w:rPr>
        <w:instrText xml:space="preserve"> ADDIN ZOTERO_ITEM CSL_CITATION {"citationID":"3FGEbpxq","properties":{"formattedCitation":"({\\i{}\\uc0\\u40635{}\\uc0\\u36771{}\\uc0\\u37325{}\\uc0\\u24198{}\\uc0\\u28779{}\\uc0\\u38149{}\\uc0\\u22270{}\\uc0\\u29255{}\\uc0\\u20813{}\\uc0\\u36153{}\\uc0\</w:instrText>
      </w:r>
      <w:r>
        <w:rPr>
          <w:rFonts w:hint="eastAsia"/>
          <w:b/>
        </w:rPr>
        <w:instrText>\u19979{}\\uc0\\u36733{}_PNG\\uc0\\u32032{}\\uc0\\u26448{}_\\uc0\\u32534{}\\uc0\\u21495{}1xrid3jm1_\\uc0\\u22270{}\\uc0\\u31934{}\\uc0\\u28789{}}, n.d.)","plainCitation":"(麻辣重庆火锅图片免费下载_PNG素材_编号1xrid3jm1_图精灵, n.d.)","noteIndex":0},"citationItems":[{"id":11,"uris":["http://zotero.org/users/local/Zev4HC4U/items/MN6BUH4T"],"uri":["http://zotero.org/users/local/Zev4HC4U/items/MN6BUH4T"],"itemData":{"id":11,"type":"webpage","title":"麻辣重庆火锅图片免费下载_PNG素材_编号1xrid3jm1_图精灵","URL":"http://616pic.com/sucai/1xrid3jm1.ht</w:instrText>
      </w:r>
      <w:r>
        <w:rPr>
          <w:b/>
        </w:rPr>
        <w:instrText xml:space="preserve">ml","accessed":{"date-parts":[["2021",10,22]]}}}],"schema":"https://github.com/citation-style-language/schema/raw/master/csl-citation.json"} </w:instrText>
      </w:r>
      <w:r>
        <w:rPr>
          <w:b/>
        </w:rPr>
        <w:fldChar w:fldCharType="separate"/>
      </w:r>
      <w:r w:rsidRPr="00D4235D">
        <w:rPr>
          <w:rFonts w:ascii="SimSun" w:eastAsia="SimSun" w:cs="Times New Roman"/>
          <w:lang w:val="en-US"/>
        </w:rPr>
        <w:t>(</w:t>
      </w:r>
      <w:r w:rsidRPr="00D4235D">
        <w:rPr>
          <w:rFonts w:ascii="SimSun" w:eastAsia="SimSun" w:cs="Times New Roman"/>
          <w:i/>
          <w:iCs/>
          <w:lang w:val="en-US"/>
        </w:rPr>
        <w:t>麻辣重庆火锅图片免费下载_PNG素材_编号1xrid3jm1_图精灵</w:t>
      </w:r>
      <w:r w:rsidRPr="00D4235D">
        <w:rPr>
          <w:rFonts w:ascii="SimSun" w:eastAsia="SimSun" w:cs="Times New Roman"/>
          <w:lang w:val="en-US"/>
        </w:rPr>
        <w:t>, n.d.)</w:t>
      </w:r>
      <w:r>
        <w:rPr>
          <w:b/>
        </w:rPr>
        <w:fldChar w:fldCharType="end"/>
      </w:r>
    </w:p>
    <w:p w14:paraId="2E28635D" w14:textId="2CB4D11B" w:rsidR="00700958" w:rsidRDefault="008614AE">
      <w:pPr>
        <w:spacing w:before="240" w:after="240"/>
        <w:ind w:left="1440"/>
        <w:rPr>
          <w:lang w:val="en-CA"/>
        </w:rPr>
      </w:pPr>
      <w:r w:rsidRPr="00D4235D">
        <w:rPr>
          <w:lang w:val="en-CA"/>
        </w:rPr>
        <w:t>ID: KjSUc9</w:t>
      </w:r>
    </w:p>
    <w:p w14:paraId="2FC6D01A" w14:textId="77777777" w:rsidR="00D4235D" w:rsidRPr="00D4235D" w:rsidRDefault="00D4235D">
      <w:pPr>
        <w:spacing w:before="240" w:after="240"/>
        <w:ind w:left="1440"/>
        <w:rPr>
          <w:rFonts w:hint="eastAsia"/>
          <w:lang w:val="en-CA"/>
        </w:rPr>
      </w:pPr>
    </w:p>
    <w:p w14:paraId="5E78B190" w14:textId="77777777" w:rsidR="00700958" w:rsidRPr="00D4235D" w:rsidRDefault="008614AE">
      <w:pPr>
        <w:spacing w:before="240" w:after="240"/>
        <w:ind w:left="1440"/>
        <w:rPr>
          <w:lang w:val="en-CA"/>
        </w:rPr>
      </w:pPr>
      <w:r w:rsidRPr="00D4235D">
        <w:rPr>
          <w:b/>
          <w:lang w:val="en-CA"/>
        </w:rPr>
        <w:t>Tomato soup</w:t>
      </w:r>
      <w:r w:rsidRPr="00D4235D">
        <w:rPr>
          <w:lang w:val="en-CA"/>
        </w:rPr>
        <w:t xml:space="preserve"> (A soup made from fresh tomatoes, sweet and sour taste.)</w:t>
      </w:r>
    </w:p>
    <w:p w14:paraId="5740C5CA" w14:textId="77777777" w:rsidR="00700958" w:rsidRDefault="008614AE">
      <w:pPr>
        <w:spacing w:before="240" w:after="240"/>
        <w:ind w:left="1440"/>
      </w:pPr>
      <w:r>
        <w:rPr>
          <w:noProof/>
        </w:rPr>
        <w:drawing>
          <wp:inline distT="114300" distB="114300" distL="114300" distR="114300" wp14:anchorId="0E6311CA" wp14:editId="09AE226A">
            <wp:extent cx="2471738" cy="1572551"/>
            <wp:effectExtent l="0" t="0" r="0" b="0"/>
            <wp:docPr id="31" name="image24.jpg"/>
            <wp:cNvGraphicFramePr/>
            <a:graphic xmlns:a="http://schemas.openxmlformats.org/drawingml/2006/main">
              <a:graphicData uri="http://schemas.openxmlformats.org/drawingml/2006/picture">
                <pic:pic xmlns:pic="http://schemas.openxmlformats.org/drawingml/2006/picture">
                  <pic:nvPicPr>
                    <pic:cNvPr id="0" name="image24.jpg"/>
                    <pic:cNvPicPr preferRelativeResize="0"/>
                  </pic:nvPicPr>
                  <pic:blipFill>
                    <a:blip r:embed="rId7"/>
                    <a:srcRect/>
                    <a:stretch>
                      <a:fillRect/>
                    </a:stretch>
                  </pic:blipFill>
                  <pic:spPr>
                    <a:xfrm>
                      <a:off x="0" y="0"/>
                      <a:ext cx="2471738" cy="1572551"/>
                    </a:xfrm>
                    <a:prstGeom prst="rect">
                      <a:avLst/>
                    </a:prstGeom>
                    <a:ln/>
                  </pic:spPr>
                </pic:pic>
              </a:graphicData>
            </a:graphic>
          </wp:inline>
        </w:drawing>
      </w:r>
    </w:p>
    <w:p w14:paraId="6AF0C679" w14:textId="77777777" w:rsidR="00700958" w:rsidRDefault="008614AE">
      <w:pPr>
        <w:spacing w:before="240" w:after="240"/>
        <w:ind w:left="1440"/>
      </w:pPr>
      <w:r>
        <w:t>Reference:</w:t>
      </w:r>
    </w:p>
    <w:p w14:paraId="31FB05F8" w14:textId="424B2291" w:rsidR="00700958" w:rsidRDefault="008614AE">
      <w:pPr>
        <w:spacing w:before="240" w:after="240"/>
        <w:ind w:left="1440"/>
        <w:rPr>
          <w:color w:val="1155CC"/>
          <w:u w:val="single"/>
        </w:rPr>
      </w:pPr>
      <w:hyperlink r:id="rId8">
        <w:r>
          <w:rPr>
            <w:color w:val="1155CC"/>
            <w:u w:val="single"/>
          </w:rPr>
          <w:t>https://image.baidu.com/search/detail?ct=503316480&amp;z=0&amp;ipn=d&amp;word=%E7%95%AA%E8%8C%84%E6%B1%A4%E5%BA%95%E5%9B%BE%</w:t>
        </w:r>
        <w:r>
          <w:rPr>
            <w:color w:val="1155CC"/>
            <w:u w:val="single"/>
          </w:rPr>
          <w:t>E7%89%87&amp;step_word=&amp;hs=0&amp;pn=0&amp;spn=0&amp;di=127710&amp;pi=0&amp;rn=1&amp;tn=baiduimagedetail&amp;is=0%2C0&amp;istype=0&amp;ie=utf-8&amp;oe=utf-8&amp;in=&amp;cl=2&amp;lm=-1&amp;st=undefined&amp;cs=3300607653%2C4073655397&amp;os=3069888121%2C840547364&amp;simid=42096681%2C587812203&amp;adpicid=0&amp;lpn=0&amp;ln=1258&amp;fr=&amp;fmq=1634</w:t>
        </w:r>
        <w:r>
          <w:rPr>
            <w:color w:val="1155CC"/>
            <w:u w:val="single"/>
          </w:rPr>
          <w:t>937232400_R&amp;fm=&amp;ic=undefined&amp;s=undefined&amp;hd=undefined&amp;latest=undefined&amp;copyright=undefined&amp;se=&amp;sme=&amp;tab=0&amp;width=undefined&amp;height=undefined&amp;face=undefined&amp;ist=&amp;jit=&amp;cg=&amp;bdtype=0&amp;oriquery=&amp;objurl=https%3A%2F%2Fgimg2.baidu.com%2Fimage_search%2Fsrc%3Dhttp%3A%2</w:t>
        </w:r>
        <w:r>
          <w:rPr>
            <w:color w:val="1155CC"/>
            <w:u w:val="single"/>
          </w:rPr>
          <w:t>F%2Fimg001.hc360.cn%2Fm6%2FM01%2FC3%2F79%2FwKhQolc0QRuEfIt4AAAAAKhMYp4584.jpg%26refer%3Dhttp%3A%2F%2Fimg001.hc360.cn%26app%3D2002%26size%3Df9999%2C10000%26q%3Da80%26n%3D0%26g%3D0n%26fmt%3Djpeg%3Fsec%3D1637529241%26t%3D1fa1ac9cddc625b055d0d9dd131f74ab&amp;fromu</w:t>
        </w:r>
        <w:r>
          <w:rPr>
            <w:color w:val="1155CC"/>
            <w:u w:val="single"/>
          </w:rPr>
          <w:t>rl=ippr_z2C%24qAzdH3FAzdH3Fkdk_z%26e3Bivnma_z%26e3Bv54AzdH3Ff7rrsyfjsuAzdH3Fcc08bl8m9_z%26e3Bip4s&amp;gsm=1&amp;rpstart=0&amp;rpnum=0&amp;islist=&amp;querylist=&amp;nojc=undefined&amp;dyTabStr=MCwzLDYsMiw0LDEsNSw3LDgsOQ%3D%3D</w:t>
        </w:r>
      </w:hyperlink>
    </w:p>
    <w:p w14:paraId="5779F03D" w14:textId="11C9207C" w:rsidR="00D4235D" w:rsidRDefault="00D4235D">
      <w:pPr>
        <w:spacing w:before="240" w:after="240"/>
        <w:ind w:left="1440"/>
        <w:rPr>
          <w:rFonts w:hint="eastAsia"/>
        </w:rPr>
      </w:pPr>
      <w:r>
        <w:fldChar w:fldCharType="begin"/>
      </w:r>
      <w:r>
        <w:instrText xml:space="preserve"> ADDIN ZOTERO_ITEM CSL_CITATION {"citationID":"vtnZl0LQ","properties":{"formattedCitation":"(\\uc0\\u30058{}\\uc0\\u33540{}\\uc0\\u27748{}\\uc0\\u24213{}\\uc0\\u22270{}\\uc0\\u29255{}\\uc0\\u30340{}\\uc0\\u25628{}\\uc0\\u32034{}\\uc0\\u32467{}\\uc0\\u2652</w:instrText>
      </w:r>
      <w:r>
        <w:rPr>
          <w:rFonts w:hint="eastAsia"/>
        </w:rPr>
        <w:instrText>4{}_\\uc0\\u30334{}\\uc0\\u24230{}\\uc0\\u22270{}\\uc0\\u29255{}\\uc0\\u25628{}\\uc0\\u32034{}, n.d.)","plainCitation":"(番茄汤底图片的搜索结果_百度图片搜索, n.d.)","noteIndex":0},"citationItems":[{"id":19,"uris":["http://zotero.org/users/local/Zev4HC4U/items/G6A7AJRQ"],"uri":["http://zotero.org/users/local/Zev4HC4U/items/G6A7AJRQ"],"itemData":{"id":19,"type":"webpage","title":"番茄汤底图片的搜索结果_百度图片搜索","URL":"https://image.baidu.com/search/detail?ct=503316480&amp;z=0&amp;ipn=d&amp;word=%E7%95%AA%E8%8C%84%E6%B1%A4%E5%BA%95%E5%9B%BE%E7%89%8</w:instrText>
      </w:r>
      <w:r>
        <w:instrText xml:space="preserve">7&amp;step_word=&amp;hs=0&amp;pn=0&amp;spn=0&amp;di=127710&amp;pi=0&amp;rn=1&amp;tn=baiduimagedetail&amp;is=0%2C0&amp;istype=0&amp;ie=utf-8&amp;oe=utf-8&amp;in=&amp;cl=2&amp;lm=-1&amp;st=undefined&amp;cs=3300607653%2C4073655397&amp;os=3069888121%2C840547364&amp;simid=42096681%2C587812203&amp;adpicid=0&amp;lpn=0&amp;ln=1258&amp;fr=&amp;fmq=1634937232400_R&amp;fm=&amp;ic=undefined&amp;s=undefined&amp;hd=undefined&amp;latest=undefined&amp;copyright=undefined&amp;se=&amp;sme=&amp;tab=0&amp;width=undefined&amp;height=undefined&amp;face=undefined&amp;ist=&amp;jit=&amp;cg=&amp;bdtype=0&amp;oriquery=&amp;objurl=https%3A%2F%2Fgimg2.baidu.com%2Fimage_search%2Fsrc%3Dhttp%3A%2F%2Fimg001.hc360.cn%2Fm6%2FM01%2FC3%2F79%2FwKhQolc0QRuEfIt4AAAAAKhMYp4584.jpg%26refer%3Dhttp%3A%2F%2Fimg001.hc360.cn%26app%3D2002%26size%3Df9999%2C10000%26q%3Da80%26n%3D0%26g%3D0n%26fmt%3Djpeg%3Fsec%3D1637529241%26t%3D1fa1ac9cddc625b055d0d9dd131f74ab&amp;fromurl=ippr_z2C%24qAzdH3FAzdH3Fkdk_z%26e3Bivnma_z%26e3Bv54AzdH3Ff7rrsyfjsuAzdH3Fcc08bl8m9_z%26e3Bip4s&amp;gsm=1&amp;rpstart=0&amp;rpnum=0&amp;islist=&amp;querylist=&amp;nojc=undefined&amp;dyTabStr=MCwzLDYsMiw0LDEsNSw3LDgsOQ%3D%3D","accessed":{"date-parts":[["2021",10,22]]}}}],"schema":"https://github.com/citation-style-language/schema/raw/master/csl-citation.json"} </w:instrText>
      </w:r>
      <w:r>
        <w:fldChar w:fldCharType="separate"/>
      </w:r>
      <w:r w:rsidRPr="00D4235D">
        <w:rPr>
          <w:rFonts w:ascii="SimSun" w:eastAsia="SimSun" w:cs="Times New Roman"/>
          <w:lang w:val="en-US"/>
        </w:rPr>
        <w:t>(番茄汤底图片的搜索结果_百度图片搜索, n.d.)</w:t>
      </w:r>
      <w:r>
        <w:fldChar w:fldCharType="end"/>
      </w:r>
    </w:p>
    <w:p w14:paraId="0620D83C" w14:textId="7C022CA6" w:rsidR="00700958" w:rsidRDefault="008614AE">
      <w:pPr>
        <w:spacing w:before="240" w:after="240"/>
        <w:ind w:left="1440"/>
        <w:rPr>
          <w:color w:val="191B26"/>
          <w:sz w:val="20"/>
          <w:szCs w:val="20"/>
          <w:lang w:val="en-CA"/>
        </w:rPr>
      </w:pPr>
      <w:r w:rsidRPr="00D4235D">
        <w:rPr>
          <w:color w:val="191B26"/>
          <w:lang w:val="en-CA"/>
        </w:rPr>
        <w:t>ID:</w:t>
      </w:r>
      <w:r w:rsidRPr="00D4235D">
        <w:rPr>
          <w:color w:val="191B26"/>
          <w:sz w:val="20"/>
          <w:szCs w:val="20"/>
          <w:lang w:val="en-CA"/>
        </w:rPr>
        <w:t>Su3jO4</w:t>
      </w:r>
    </w:p>
    <w:p w14:paraId="7A77C9FF" w14:textId="77777777" w:rsidR="00D4235D" w:rsidRPr="00D4235D" w:rsidRDefault="00D4235D">
      <w:pPr>
        <w:spacing w:before="240" w:after="240"/>
        <w:ind w:left="1440"/>
        <w:rPr>
          <w:rFonts w:hint="eastAsia"/>
          <w:lang w:val="en-CA"/>
        </w:rPr>
      </w:pPr>
    </w:p>
    <w:p w14:paraId="351420CF" w14:textId="77777777" w:rsidR="00700958" w:rsidRPr="00D4235D" w:rsidRDefault="008614AE">
      <w:pPr>
        <w:spacing w:before="240" w:after="240"/>
        <w:ind w:left="1440"/>
        <w:rPr>
          <w:lang w:val="en-CA"/>
        </w:rPr>
      </w:pPr>
      <w:r w:rsidRPr="00D4235D">
        <w:rPr>
          <w:b/>
          <w:lang w:val="en-CA"/>
        </w:rPr>
        <w:t>Pork bone soup</w:t>
      </w:r>
      <w:r w:rsidRPr="00D4235D">
        <w:rPr>
          <w:lang w:val="en-CA"/>
        </w:rPr>
        <w:t xml:space="preserve"> (A soup made from pork bone, mell</w:t>
      </w:r>
      <w:r w:rsidRPr="00D4235D">
        <w:rPr>
          <w:lang w:val="en-CA"/>
        </w:rPr>
        <w:t>ow taste.)</w:t>
      </w:r>
    </w:p>
    <w:p w14:paraId="603B62B7" w14:textId="77777777" w:rsidR="00700958" w:rsidRDefault="008614AE">
      <w:pPr>
        <w:spacing w:before="240" w:after="240"/>
        <w:ind w:left="1440"/>
      </w:pPr>
      <w:r>
        <w:rPr>
          <w:noProof/>
        </w:rPr>
        <w:drawing>
          <wp:inline distT="114300" distB="114300" distL="114300" distR="114300" wp14:anchorId="786B008A" wp14:editId="3C00ABA3">
            <wp:extent cx="2670602" cy="2027351"/>
            <wp:effectExtent l="0" t="0" r="0" b="0"/>
            <wp:docPr id="6"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9"/>
                    <a:srcRect/>
                    <a:stretch>
                      <a:fillRect/>
                    </a:stretch>
                  </pic:blipFill>
                  <pic:spPr>
                    <a:xfrm>
                      <a:off x="0" y="0"/>
                      <a:ext cx="2670602" cy="2027351"/>
                    </a:xfrm>
                    <a:prstGeom prst="rect">
                      <a:avLst/>
                    </a:prstGeom>
                    <a:ln/>
                  </pic:spPr>
                </pic:pic>
              </a:graphicData>
            </a:graphic>
          </wp:inline>
        </w:drawing>
      </w:r>
    </w:p>
    <w:p w14:paraId="6146E530" w14:textId="77777777" w:rsidR="00700958" w:rsidRPr="00D4235D" w:rsidRDefault="008614AE">
      <w:pPr>
        <w:spacing w:before="240" w:after="240"/>
        <w:ind w:left="1440"/>
        <w:rPr>
          <w:lang w:val="en-CA"/>
        </w:rPr>
      </w:pPr>
      <w:r w:rsidRPr="00D4235D">
        <w:rPr>
          <w:lang w:val="en-CA"/>
        </w:rPr>
        <w:t>Collection date:2021/10/22 , Collector: Shixi Wu</w:t>
      </w:r>
    </w:p>
    <w:p w14:paraId="77D3530D" w14:textId="608D38D7" w:rsidR="00700958" w:rsidRDefault="008614AE">
      <w:pPr>
        <w:spacing w:before="240" w:after="240"/>
        <w:ind w:left="1440"/>
        <w:rPr>
          <w:color w:val="1155CC"/>
          <w:u w:val="single"/>
        </w:rPr>
      </w:pPr>
      <w:r w:rsidRPr="00D4235D">
        <w:rPr>
          <w:lang w:val="en-CA"/>
        </w:rPr>
        <w:t>Reference:</w:t>
      </w:r>
      <w:hyperlink r:id="rId10">
        <w:r w:rsidRPr="00D4235D">
          <w:rPr>
            <w:lang w:val="en-CA"/>
          </w:rPr>
          <w:t xml:space="preserve"> </w:t>
        </w:r>
      </w:hyperlink>
      <w:hyperlink r:id="rId11">
        <w:r w:rsidRPr="00D4235D">
          <w:rPr>
            <w:color w:val="1155CC"/>
            <w:u w:val="single"/>
            <w:lang w:val="en-CA"/>
          </w:rPr>
          <w:t>https://www.shutterstock.com/zh/image-photo/pork-bone-boiled-rice-bowl-out-1759047440</w:t>
        </w:r>
      </w:hyperlink>
    </w:p>
    <w:p w14:paraId="24CA7E07" w14:textId="271001CC" w:rsidR="00D4235D" w:rsidRPr="00D4235D" w:rsidRDefault="00D4235D">
      <w:pPr>
        <w:spacing w:before="240" w:after="240"/>
        <w:ind w:left="1440"/>
        <w:rPr>
          <w:rFonts w:hint="eastAsia"/>
          <w:color w:val="1155CC"/>
          <w:u w:val="single"/>
          <w:lang w:val="en-CA"/>
        </w:rPr>
      </w:pPr>
      <w:r>
        <w:rPr>
          <w:color w:val="1155CC"/>
          <w:u w:val="single"/>
          <w:lang w:val="en-CA"/>
        </w:rPr>
        <w:fldChar w:fldCharType="begin"/>
      </w:r>
      <w:r>
        <w:rPr>
          <w:color w:val="1155CC"/>
          <w:u w:val="single"/>
          <w:lang w:val="en-CA"/>
        </w:rPr>
        <w:instrText xml:space="preserve"> ADDIN ZOTERO_ITEM CSL_CITATION {"citationID":"63h1m8SD","properties":{"formattedCitation":"({\\i{}Pork Bone Boiled Rice Bowl Out \\uc0\\u24211{}\\uc0\\u23384{}\\uc0\\u29031{}\\uc0\\u29255{}\\uc0\\u65288{}\\uc0\\u31435{}\\uc0\\u21363{}\\uc0\\u32534{}\\uc0</w:instrText>
      </w:r>
      <w:r>
        <w:rPr>
          <w:rFonts w:hint="eastAsia"/>
          <w:color w:val="1155CC"/>
          <w:u w:val="single"/>
          <w:lang w:val="en-CA"/>
        </w:rPr>
        <w:instrText>\\u36753{}\\uc0\\u65289{}1759047440}, n.d.)","plainCitation":"(Pork Bone Boiled Rice Bowl Out 库存照片（立即编辑）1759047440, n.d.)","noteIndex":0},"citationItems":[{"id":15,"uris":["http://zotero.org/users/local/Zev4HC4U/items/NWWFQDBC"],"uri":["http://zotero.org/users/local/Zev4HC4U/items/NWWFQDBC"],"itemData":{"id":15,"type":"webpage","abstract":"在 Shutterstock 收藏中查找 Pork Bone Boiled Rice Bowl Out 张高清库存图片和其余几百万张免版税库存照片、插图和矢量图。 每天添加几千张全新的高品质图片。","container-title":"Shutterstock.com","language":"zh","title":"Pork Bone Boiled Rice Bowl Out 库存照片（立即编辑）1759047440","URL":"https://www.shutterstock.com/image-photo/pork-bone-boiled-rice-bowl-out-1759047440","accessed":{"date-parts":[["2021",10,22]]}}}],"schema":"https://github.com/citation-style-language/schema/raw/master/</w:instrText>
      </w:r>
      <w:r>
        <w:rPr>
          <w:color w:val="1155CC"/>
          <w:u w:val="single"/>
          <w:lang w:val="en-CA"/>
        </w:rPr>
        <w:instrText xml:space="preserve">csl-citation.json"} </w:instrText>
      </w:r>
      <w:r>
        <w:rPr>
          <w:color w:val="1155CC"/>
          <w:u w:val="single"/>
          <w:lang w:val="en-CA"/>
        </w:rPr>
        <w:fldChar w:fldCharType="separate"/>
      </w:r>
      <w:r w:rsidRPr="00D4235D">
        <w:rPr>
          <w:rFonts w:ascii="SimSun" w:eastAsia="SimSun" w:cs="Times New Roman"/>
          <w:color w:val="0000FF"/>
          <w:lang w:val="en-US"/>
        </w:rPr>
        <w:t>(</w:t>
      </w:r>
      <w:r w:rsidRPr="00D4235D">
        <w:rPr>
          <w:rFonts w:ascii="SimSun" w:eastAsia="SimSun" w:cs="Times New Roman"/>
          <w:i/>
          <w:iCs/>
          <w:color w:val="0000FF"/>
          <w:lang w:val="en-US"/>
        </w:rPr>
        <w:t>Pork Bone Boiled Rice Bowl Out 库存照片（立即编辑）1759047440</w:t>
      </w:r>
      <w:r w:rsidRPr="00D4235D">
        <w:rPr>
          <w:rFonts w:ascii="SimSun" w:eastAsia="SimSun" w:cs="Times New Roman"/>
          <w:color w:val="0000FF"/>
          <w:lang w:val="en-US"/>
        </w:rPr>
        <w:t>, n.d.)</w:t>
      </w:r>
      <w:r>
        <w:rPr>
          <w:color w:val="1155CC"/>
          <w:u w:val="single"/>
          <w:lang w:val="en-CA"/>
        </w:rPr>
        <w:fldChar w:fldCharType="end"/>
      </w:r>
    </w:p>
    <w:p w14:paraId="01261A27" w14:textId="15974094" w:rsidR="00700958" w:rsidRPr="00D4235D" w:rsidRDefault="008614AE">
      <w:pPr>
        <w:spacing w:before="240" w:after="240"/>
        <w:ind w:left="1440"/>
        <w:rPr>
          <w:color w:val="191B26"/>
          <w:lang w:val="en-CA"/>
        </w:rPr>
      </w:pPr>
      <w:r w:rsidRPr="00D4235D">
        <w:rPr>
          <w:color w:val="191B26"/>
          <w:lang w:val="en-CA"/>
        </w:rPr>
        <w:t>ID:</w:t>
      </w:r>
      <w:r w:rsidRPr="00D4235D">
        <w:rPr>
          <w:color w:val="191B26"/>
          <w:sz w:val="20"/>
          <w:szCs w:val="20"/>
          <w:lang w:val="en-CA"/>
        </w:rPr>
        <w:t>FvbgoI</w:t>
      </w:r>
    </w:p>
    <w:p w14:paraId="2DC60A88" w14:textId="77777777" w:rsidR="00700958" w:rsidRPr="00D4235D" w:rsidRDefault="00700958">
      <w:pPr>
        <w:spacing w:before="240" w:after="240"/>
        <w:ind w:left="2880"/>
        <w:rPr>
          <w:b/>
          <w:lang w:val="en-CA"/>
        </w:rPr>
      </w:pPr>
    </w:p>
    <w:p w14:paraId="218EDE5F" w14:textId="77777777" w:rsidR="00700958" w:rsidRPr="00D4235D" w:rsidRDefault="008614AE">
      <w:pPr>
        <w:spacing w:before="240" w:after="240"/>
        <w:ind w:left="1440"/>
        <w:rPr>
          <w:lang w:val="en-CA"/>
        </w:rPr>
      </w:pPr>
      <w:r w:rsidRPr="00D4235D">
        <w:rPr>
          <w:b/>
          <w:lang w:val="en-CA"/>
        </w:rPr>
        <w:t>Bacteria soup</w:t>
      </w:r>
      <w:r w:rsidRPr="00D4235D">
        <w:rPr>
          <w:lang w:val="en-CA"/>
        </w:rPr>
        <w:t xml:space="preserve"> (A soup made from various fresh mushrooms, light and refreshing taste.)</w:t>
      </w:r>
    </w:p>
    <w:p w14:paraId="00F5B520" w14:textId="77777777" w:rsidR="00700958" w:rsidRDefault="008614AE">
      <w:pPr>
        <w:spacing w:before="240" w:after="240"/>
        <w:ind w:left="1440"/>
      </w:pPr>
      <w:r>
        <w:rPr>
          <w:noProof/>
        </w:rPr>
        <w:drawing>
          <wp:inline distT="114300" distB="114300" distL="114300" distR="114300" wp14:anchorId="00C56FA6" wp14:editId="3158E835">
            <wp:extent cx="2071688" cy="2063750"/>
            <wp:effectExtent l="0" t="0" r="0" b="0"/>
            <wp:docPr id="22" name="image19.jpg"/>
            <wp:cNvGraphicFramePr/>
            <a:graphic xmlns:a="http://schemas.openxmlformats.org/drawingml/2006/main">
              <a:graphicData uri="http://schemas.openxmlformats.org/drawingml/2006/picture">
                <pic:pic xmlns:pic="http://schemas.openxmlformats.org/drawingml/2006/picture">
                  <pic:nvPicPr>
                    <pic:cNvPr id="0" name="image19.jpg"/>
                    <pic:cNvPicPr preferRelativeResize="0"/>
                  </pic:nvPicPr>
                  <pic:blipFill>
                    <a:blip r:embed="rId12"/>
                    <a:srcRect/>
                    <a:stretch>
                      <a:fillRect/>
                    </a:stretch>
                  </pic:blipFill>
                  <pic:spPr>
                    <a:xfrm>
                      <a:off x="0" y="0"/>
                      <a:ext cx="2071688" cy="2063750"/>
                    </a:xfrm>
                    <a:prstGeom prst="rect">
                      <a:avLst/>
                    </a:prstGeom>
                    <a:ln/>
                  </pic:spPr>
                </pic:pic>
              </a:graphicData>
            </a:graphic>
          </wp:inline>
        </w:drawing>
      </w:r>
    </w:p>
    <w:p w14:paraId="6D3236D8" w14:textId="77777777" w:rsidR="00700958" w:rsidRPr="00D4235D" w:rsidRDefault="008614AE">
      <w:pPr>
        <w:spacing w:before="240" w:after="240"/>
        <w:ind w:left="1440"/>
        <w:rPr>
          <w:lang w:val="en-CA"/>
        </w:rPr>
      </w:pPr>
      <w:r w:rsidRPr="00D4235D">
        <w:rPr>
          <w:lang w:val="en-CA"/>
        </w:rPr>
        <w:t>Collection date:2021/10/22 , Collector: Shixi Wu</w:t>
      </w:r>
    </w:p>
    <w:p w14:paraId="3A6EF717" w14:textId="77777777" w:rsidR="00700958" w:rsidRPr="00D4235D" w:rsidRDefault="008614AE">
      <w:pPr>
        <w:spacing w:before="240" w:after="240"/>
        <w:ind w:left="1440"/>
        <w:rPr>
          <w:lang w:val="en-CA"/>
        </w:rPr>
      </w:pPr>
      <w:r w:rsidRPr="00D4235D">
        <w:rPr>
          <w:lang w:val="en-CA"/>
        </w:rPr>
        <w:t>References:</w:t>
      </w:r>
    </w:p>
    <w:p w14:paraId="4E0A094B" w14:textId="2C21AFA0" w:rsidR="00700958" w:rsidRDefault="008614AE">
      <w:pPr>
        <w:spacing w:before="240" w:after="240"/>
        <w:ind w:left="1440"/>
        <w:rPr>
          <w:color w:val="1155CC"/>
          <w:u w:val="single"/>
        </w:rPr>
      </w:pPr>
      <w:hyperlink r:id="rId13">
        <w:r>
          <w:rPr>
            <w:color w:val="1155CC"/>
            <w:u w:val="single"/>
          </w:rPr>
          <w:t>http://qcloud.dpfil</w:t>
        </w:r>
        <w:r>
          <w:rPr>
            <w:color w:val="1155CC"/>
            <w:u w:val="single"/>
          </w:rPr>
          <w:t>e</w:t>
        </w:r>
        <w:r>
          <w:rPr>
            <w:color w:val="1155CC"/>
            <w:u w:val="single"/>
          </w:rPr>
          <w:t>.com/pc/0fazTSXBltE8NS2E8FC1zSK7XzYmz2NOFFE7kE-4_Vt8ho6p7_gxi8ZVgPTI1Cd2joJrvItByyS4HHaWdXyO_DrXIaWutJls2xCVbatkhjUNNiIYVnHvzugZCuBITtvjski7YaLlHpkrQUr5euoQrg.jpg</w:t>
        </w:r>
      </w:hyperlink>
    </w:p>
    <w:p w14:paraId="235B4FAA" w14:textId="388FA392" w:rsidR="00D4235D" w:rsidRDefault="00D4235D">
      <w:pPr>
        <w:spacing w:before="240" w:after="240"/>
        <w:ind w:left="1440"/>
        <w:rPr>
          <w:rFonts w:hint="eastAsia"/>
          <w:color w:val="1155CC"/>
          <w:u w:val="single"/>
        </w:rPr>
      </w:pPr>
      <w:r>
        <w:rPr>
          <w:color w:val="1155CC"/>
          <w:u w:val="single"/>
        </w:rPr>
        <w:fldChar w:fldCharType="begin"/>
      </w:r>
      <w:r>
        <w:rPr>
          <w:color w:val="1155CC"/>
          <w:u w:val="single"/>
        </w:rPr>
        <w:instrText xml:space="preserve"> ADDIN ZOTERO_ITEM CSL_CITATION {"citationID":"x7uKGhrA","properties":{"formattedCitation":"({\\i{}0fazTSXBltE8NS2E8FC1zSK7XzYmz2NOFFE7kE-4_Vt8ho6p7_gxi8ZVgPTI1Cd2joJrvItByyS4HHaWdXyO_DrXIaWutJls2xCVbatkhjUNNiIYVnHvzugZCuBITtvjski7YaLlHpkrQUr5euoQrg.Jpg (700\\uc0\\u215{}700)}, n.d.)","plainCitation":"(0fazTSXBltE8NS2E8FC1zSK7XzYmz2NOFFE7kE-4_Vt8ho6p7_gxi8ZVgPTI1Cd2joJrvItByyS4HHaWdXyO_DrXIaWutJls2xCVbatkhjUNNiIYVnHvzugZCuBITtvjski7YaLlHpkrQUr5euoQrg.Jpg (700×700), n.d.)","noteIndex":0},"citationItems":[{"id":17,"uris":["http://zotero.org/users/local/Zev4HC4U/items/N52X85W8"],"uri":["http://zotero.org/users/local/Zev4HC4U/items/N52X85W8"],"itemData":{"id":17,"type":"webpage","title":"0fazTSXBltE8NS2E8FC1zSK7XzYmz2NOFFE7kE-4_Vt8ho6p7_gxi8ZVgPTI1Cd2joJrvItByyS4HHaWdXyO_DrXIaWutJls2xCVbatkhjUNNiIYVnHvzugZCuBITtvjski7YaLlHpkrQUr5euoQrg.jpg (700×700)","URL":"http://qcloud.dpfile.com/pc/0fazTSXBltE8NS2E8FC1zSK7XzYmz2NOFFE7kE-4_Vt8ho6p7_gxi8ZVgPTI1Cd2joJrvItByyS4HHaWdXyO_DrXIaWutJls2xCVbatkhjUNNiIYVnHvzugZCuBITtvjski7YaLlHpkrQUr5euoQrg.jpg","accessed":{"date-parts":[["2021",10,22]]}}}],"schema":"https://github.com/citation-style-language/schema/raw/master/csl-citation.json"} </w:instrText>
      </w:r>
      <w:r>
        <w:rPr>
          <w:color w:val="1155CC"/>
          <w:u w:val="single"/>
        </w:rPr>
        <w:fldChar w:fldCharType="separate"/>
      </w:r>
      <w:r w:rsidRPr="00D4235D">
        <w:rPr>
          <w:rFonts w:ascii="SimSun" w:eastAsia="SimSun" w:cs="Times New Roman"/>
          <w:color w:val="0000FF"/>
          <w:lang w:val="en-US"/>
        </w:rPr>
        <w:t>(</w:t>
      </w:r>
      <w:r w:rsidRPr="00D4235D">
        <w:rPr>
          <w:rFonts w:ascii="SimSun" w:eastAsia="SimSun" w:cs="Times New Roman"/>
          <w:i/>
          <w:iCs/>
          <w:color w:val="0000FF"/>
          <w:lang w:val="en-US"/>
        </w:rPr>
        <w:t>0fazTSXBltE8NS2E8FC1zSK7XzYmz2NOFFE7kE-4_Vt8ho6p7_gxi8ZVgPTI1Cd2joJrvItByyS4HHaWdXyO_DrXIaWutJls2xCVbatkhjUNNiIYVnHvzugZCuBITtvjski7YaLlHpkrQUr5euoQrg.Jpg (700</w:t>
      </w:r>
      <w:r w:rsidRPr="00D4235D">
        <w:rPr>
          <w:rFonts w:ascii="SimSun" w:eastAsia="SimSun" w:cs="Times New Roman"/>
          <w:i/>
          <w:iCs/>
          <w:color w:val="0000FF"/>
          <w:lang w:val="en-US"/>
        </w:rPr>
        <w:t>×</w:t>
      </w:r>
      <w:r w:rsidRPr="00D4235D">
        <w:rPr>
          <w:rFonts w:ascii="SimSun" w:eastAsia="SimSun" w:cs="Times New Roman"/>
          <w:i/>
          <w:iCs/>
          <w:color w:val="0000FF"/>
          <w:lang w:val="en-US"/>
        </w:rPr>
        <w:t>700)</w:t>
      </w:r>
      <w:r w:rsidRPr="00D4235D">
        <w:rPr>
          <w:rFonts w:ascii="SimSun" w:eastAsia="SimSun" w:cs="Times New Roman"/>
          <w:color w:val="0000FF"/>
          <w:lang w:val="en-US"/>
        </w:rPr>
        <w:t>, n.d.)</w:t>
      </w:r>
      <w:r>
        <w:rPr>
          <w:color w:val="1155CC"/>
          <w:u w:val="single"/>
        </w:rPr>
        <w:fldChar w:fldCharType="end"/>
      </w:r>
    </w:p>
    <w:p w14:paraId="72135736" w14:textId="7982E5E3" w:rsidR="00700958" w:rsidRDefault="008614AE">
      <w:pPr>
        <w:spacing w:before="240" w:after="240"/>
        <w:ind w:left="1440"/>
        <w:rPr>
          <w:color w:val="191B26"/>
          <w:sz w:val="20"/>
          <w:szCs w:val="20"/>
        </w:rPr>
      </w:pPr>
      <w:r>
        <w:rPr>
          <w:color w:val="191B26"/>
        </w:rPr>
        <w:t>ID:</w:t>
      </w:r>
      <w:r>
        <w:rPr>
          <w:color w:val="191B26"/>
          <w:sz w:val="20"/>
          <w:szCs w:val="20"/>
        </w:rPr>
        <w:t>8L3UyL</w:t>
      </w:r>
    </w:p>
    <w:p w14:paraId="2DBA2B1B" w14:textId="77777777" w:rsidR="00D4235D" w:rsidRDefault="00D4235D">
      <w:pPr>
        <w:spacing w:before="240" w:after="240"/>
        <w:ind w:left="1440"/>
        <w:rPr>
          <w:rFonts w:hint="eastAsia"/>
          <w:b/>
        </w:rPr>
      </w:pPr>
    </w:p>
    <w:p w14:paraId="6B05B211" w14:textId="77777777" w:rsidR="00700958" w:rsidRDefault="008614AE">
      <w:pPr>
        <w:pStyle w:val="Heading2"/>
        <w:numPr>
          <w:ilvl w:val="0"/>
          <w:numId w:val="1"/>
        </w:numPr>
      </w:pPr>
      <w:bookmarkStart w:id="2" w:name="_g0bybs9vt81v" w:colFirst="0" w:colLast="0"/>
      <w:bookmarkEnd w:id="2"/>
      <w:r>
        <w:t>Meats</w:t>
      </w:r>
    </w:p>
    <w:p w14:paraId="548D3554" w14:textId="77777777" w:rsidR="00700958" w:rsidRPr="00D4235D" w:rsidRDefault="008614AE">
      <w:pPr>
        <w:spacing w:before="240" w:after="240"/>
        <w:ind w:left="1440"/>
        <w:rPr>
          <w:lang w:val="en-CA"/>
        </w:rPr>
      </w:pPr>
      <w:r w:rsidRPr="00D4235D">
        <w:rPr>
          <w:b/>
          <w:lang w:val="en-CA"/>
        </w:rPr>
        <w:t>Lamb roll</w:t>
      </w:r>
      <w:r w:rsidRPr="00D4235D">
        <w:rPr>
          <w:lang w:val="en-CA"/>
        </w:rPr>
        <w:t xml:space="preserve"> (Lamb rolls are made from fresh lamb.)</w:t>
      </w:r>
    </w:p>
    <w:p w14:paraId="4843BACC" w14:textId="77777777" w:rsidR="00700958" w:rsidRDefault="008614AE">
      <w:pPr>
        <w:spacing w:before="240" w:after="240"/>
        <w:ind w:left="1440"/>
      </w:pPr>
      <w:r>
        <w:rPr>
          <w:noProof/>
        </w:rPr>
        <w:drawing>
          <wp:inline distT="114300" distB="114300" distL="114300" distR="114300" wp14:anchorId="3AD0F5DF" wp14:editId="7D754F53">
            <wp:extent cx="2290347" cy="1517210"/>
            <wp:effectExtent l="0" t="0" r="0" b="0"/>
            <wp:docPr id="23" name="image33.jpg"/>
            <wp:cNvGraphicFramePr/>
            <a:graphic xmlns:a="http://schemas.openxmlformats.org/drawingml/2006/main">
              <a:graphicData uri="http://schemas.openxmlformats.org/drawingml/2006/picture">
                <pic:pic xmlns:pic="http://schemas.openxmlformats.org/drawingml/2006/picture">
                  <pic:nvPicPr>
                    <pic:cNvPr id="0" name="image33.jpg"/>
                    <pic:cNvPicPr preferRelativeResize="0"/>
                  </pic:nvPicPr>
                  <pic:blipFill>
                    <a:blip r:embed="rId14"/>
                    <a:srcRect/>
                    <a:stretch>
                      <a:fillRect/>
                    </a:stretch>
                  </pic:blipFill>
                  <pic:spPr>
                    <a:xfrm>
                      <a:off x="0" y="0"/>
                      <a:ext cx="2290347" cy="1517210"/>
                    </a:xfrm>
                    <a:prstGeom prst="rect">
                      <a:avLst/>
                    </a:prstGeom>
                    <a:ln/>
                  </pic:spPr>
                </pic:pic>
              </a:graphicData>
            </a:graphic>
          </wp:inline>
        </w:drawing>
      </w:r>
    </w:p>
    <w:p w14:paraId="6961F16F" w14:textId="77777777" w:rsidR="00700958" w:rsidRDefault="008614AE">
      <w:pPr>
        <w:spacing w:before="240" w:after="240"/>
        <w:ind w:left="1440"/>
      </w:pPr>
      <w:r>
        <w:lastRenderedPageBreak/>
        <w:t>Reference:</w:t>
      </w:r>
    </w:p>
    <w:p w14:paraId="6D781A8B" w14:textId="00338723" w:rsidR="00700958" w:rsidRDefault="008614AE">
      <w:pPr>
        <w:spacing w:before="240" w:after="240"/>
        <w:ind w:left="1440"/>
        <w:rPr>
          <w:color w:val="1155CC"/>
          <w:u w:val="single"/>
        </w:rPr>
      </w:pPr>
      <w:hyperlink r:id="rId15">
        <w:r>
          <w:rPr>
            <w:color w:val="1155CC"/>
            <w:u w:val="single"/>
          </w:rPr>
          <w:t>https://pixabay.co</w:t>
        </w:r>
        <w:r>
          <w:rPr>
            <w:color w:val="1155CC"/>
            <w:u w:val="single"/>
          </w:rPr>
          <w:t>m</w:t>
        </w:r>
        <w:r>
          <w:rPr>
            <w:color w:val="1155CC"/>
            <w:u w:val="single"/>
          </w:rPr>
          <w:t>/zh/photos/meat-lamb-roll-food-chinese-food-1162087/</w:t>
        </w:r>
      </w:hyperlink>
    </w:p>
    <w:p w14:paraId="53D3EDAE" w14:textId="4C4839B8" w:rsidR="00D4235D" w:rsidRDefault="00D4235D">
      <w:pPr>
        <w:spacing w:before="240" w:after="240"/>
        <w:ind w:left="1440"/>
        <w:rPr>
          <w:rFonts w:hint="eastAsia"/>
          <w:color w:val="1155CC"/>
          <w:u w:val="single"/>
        </w:rPr>
      </w:pPr>
      <w:r>
        <w:rPr>
          <w:color w:val="1155CC"/>
          <w:u w:val="single"/>
        </w:rPr>
        <w:fldChar w:fldCharType="begin"/>
      </w:r>
      <w:r>
        <w:rPr>
          <w:color w:val="1155CC"/>
          <w:u w:val="single"/>
        </w:rPr>
        <w:instrText xml:space="preserve"> ADDIN ZOTERO_ITEM CSL_CITATION {"citationID":"of78raMm","properties":{"formattedCitation":"({\\i{}Pixabay\\uc0\\u19978{}\\uc0\\u30340{}\\uc0\\u20813{}\\uc0\\u36153{}\\uc0\\u22270{}\\uc0\\u29255{} - \\uc0\\u32905{}, \\uc0\\u32650{}\\uc0\\u32905{}\\uc0\\u2</w:instrText>
      </w:r>
      <w:r>
        <w:rPr>
          <w:rFonts w:hint="eastAsia"/>
          <w:color w:val="1155CC"/>
          <w:u w:val="single"/>
        </w:rPr>
        <w:instrText>1367{}, \\uc0\\u39135{}\\uc0\\u21697{}, \\uc0\\u20013{}\\uc0\\u22269{}\\uc0\\u39135{}\\uc0\\u21697{}, \\uc0\\u37233{}, \\uc0\\u28779{}\\uc0\\u38149{}}, n.d.)","plainCitation":"(Pixabay上的免费图片 - 肉, 羊肉卷, 食品, 中国食品, 酱, 火锅, n.d.)","noteIndex":0},"citationItems":[{"id":27,"uris":["http://zotero.org/users/local/Zev4HC4U/items/543YSBW6"],"uri":["http://zotero.org/users/local/Zev4HC4U/items/543YSBW6"],"itemData":{"id":27,"type":"webpage","abstract":"从Pixabay庞大的公共领域图片和视频库下载关于肉 羊肉卷 食品的免费图片。","language":"zh","title":"Pixabay上的免费图片 - 肉, 羊肉卷, 食品, 中国食品, 酱, 火锅","URL":"https://pixabay.com/zh/photos/meat-lamb-roll-food-chinese-food-1162087/","accessed":{"date-parts":[["2021",10,22]]}}}],"schema":"https://github.com/citation-style-language/schema/raw/master/csl-citation.json</w:instrText>
      </w:r>
      <w:r>
        <w:rPr>
          <w:color w:val="1155CC"/>
          <w:u w:val="single"/>
        </w:rPr>
        <w:instrText xml:space="preserve">"} </w:instrText>
      </w:r>
      <w:r>
        <w:rPr>
          <w:color w:val="1155CC"/>
          <w:u w:val="single"/>
        </w:rPr>
        <w:fldChar w:fldCharType="separate"/>
      </w:r>
      <w:r w:rsidRPr="00D4235D">
        <w:rPr>
          <w:rFonts w:ascii="SimSun" w:eastAsia="SimSun" w:cs="Times New Roman"/>
          <w:color w:val="0000FF"/>
          <w:lang w:val="en-US"/>
        </w:rPr>
        <w:t>(</w:t>
      </w:r>
      <w:r w:rsidRPr="00D4235D">
        <w:rPr>
          <w:rFonts w:ascii="SimSun" w:eastAsia="SimSun" w:cs="Times New Roman"/>
          <w:i/>
          <w:iCs/>
          <w:color w:val="0000FF"/>
          <w:lang w:val="en-US"/>
        </w:rPr>
        <w:t>Pixabay上的免费图片 - 肉, 羊肉卷, 食品, 中国食品, 酱, 火锅</w:t>
      </w:r>
      <w:r w:rsidRPr="00D4235D">
        <w:rPr>
          <w:rFonts w:ascii="SimSun" w:eastAsia="SimSun" w:cs="Times New Roman"/>
          <w:color w:val="0000FF"/>
          <w:lang w:val="en-US"/>
        </w:rPr>
        <w:t>, n.d.)</w:t>
      </w:r>
      <w:r>
        <w:rPr>
          <w:color w:val="1155CC"/>
          <w:u w:val="single"/>
        </w:rPr>
        <w:fldChar w:fldCharType="end"/>
      </w:r>
    </w:p>
    <w:p w14:paraId="339F43ED" w14:textId="5A14652D" w:rsidR="00700958" w:rsidRDefault="008614AE">
      <w:pPr>
        <w:spacing w:before="240" w:after="240"/>
        <w:ind w:left="1440"/>
        <w:rPr>
          <w:color w:val="191B26"/>
          <w:sz w:val="20"/>
          <w:szCs w:val="20"/>
          <w:lang w:val="en-CA"/>
        </w:rPr>
      </w:pPr>
      <w:r w:rsidRPr="00D4235D">
        <w:rPr>
          <w:color w:val="191B26"/>
          <w:lang w:val="en-CA"/>
        </w:rPr>
        <w:t>ID:</w:t>
      </w:r>
      <w:r w:rsidRPr="00D4235D">
        <w:rPr>
          <w:color w:val="191B26"/>
          <w:sz w:val="20"/>
          <w:szCs w:val="20"/>
          <w:lang w:val="en-CA"/>
        </w:rPr>
        <w:t>HBVrMw</w:t>
      </w:r>
    </w:p>
    <w:p w14:paraId="5B7A5C4B" w14:textId="77777777" w:rsidR="00D4235D" w:rsidRPr="00D4235D" w:rsidRDefault="00D4235D">
      <w:pPr>
        <w:spacing w:before="240" w:after="240"/>
        <w:ind w:left="1440"/>
        <w:rPr>
          <w:rFonts w:hint="eastAsia"/>
          <w:color w:val="1155CC"/>
          <w:u w:val="single"/>
          <w:lang w:val="en-CA"/>
        </w:rPr>
      </w:pPr>
    </w:p>
    <w:p w14:paraId="7FFDB7A1" w14:textId="77777777" w:rsidR="00700958" w:rsidRPr="00D4235D" w:rsidRDefault="008614AE">
      <w:pPr>
        <w:spacing w:before="240" w:after="240"/>
        <w:ind w:left="1440"/>
        <w:rPr>
          <w:lang w:val="en-CA"/>
        </w:rPr>
      </w:pPr>
      <w:r w:rsidRPr="00D4235D">
        <w:rPr>
          <w:b/>
          <w:lang w:val="en-CA"/>
        </w:rPr>
        <w:t>Beef roll</w:t>
      </w:r>
      <w:r w:rsidRPr="00D4235D">
        <w:rPr>
          <w:lang w:val="en-CA"/>
        </w:rPr>
        <w:t xml:space="preserve"> (Beef rolls are made</w:t>
      </w:r>
      <w:r w:rsidRPr="00D4235D">
        <w:rPr>
          <w:lang w:val="en-CA"/>
        </w:rPr>
        <w:t xml:space="preserve"> from fresh beef.)</w:t>
      </w:r>
    </w:p>
    <w:p w14:paraId="437AA834" w14:textId="77777777" w:rsidR="00700958" w:rsidRDefault="008614AE">
      <w:pPr>
        <w:spacing w:before="240" w:after="240"/>
        <w:ind w:left="1440"/>
      </w:pPr>
      <w:r>
        <w:rPr>
          <w:noProof/>
        </w:rPr>
        <w:drawing>
          <wp:inline distT="114300" distB="114300" distL="114300" distR="114300" wp14:anchorId="18712D79" wp14:editId="48EA3A6C">
            <wp:extent cx="2720591" cy="1681163"/>
            <wp:effectExtent l="0" t="0" r="0" b="0"/>
            <wp:docPr id="24"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16"/>
                    <a:srcRect/>
                    <a:stretch>
                      <a:fillRect/>
                    </a:stretch>
                  </pic:blipFill>
                  <pic:spPr>
                    <a:xfrm>
                      <a:off x="0" y="0"/>
                      <a:ext cx="2720591" cy="1681163"/>
                    </a:xfrm>
                    <a:prstGeom prst="rect">
                      <a:avLst/>
                    </a:prstGeom>
                    <a:ln/>
                  </pic:spPr>
                </pic:pic>
              </a:graphicData>
            </a:graphic>
          </wp:inline>
        </w:drawing>
      </w:r>
    </w:p>
    <w:p w14:paraId="5393B186" w14:textId="77777777" w:rsidR="00700958" w:rsidRDefault="008614AE">
      <w:pPr>
        <w:spacing w:before="240" w:after="240"/>
        <w:ind w:left="1440"/>
      </w:pPr>
      <w:r>
        <w:t>Reference:</w:t>
      </w:r>
    </w:p>
    <w:p w14:paraId="640E4B54" w14:textId="50020D15" w:rsidR="00700958" w:rsidRDefault="008614AE">
      <w:pPr>
        <w:spacing w:before="240" w:after="240"/>
        <w:ind w:left="1440"/>
        <w:rPr>
          <w:color w:val="1155CC"/>
          <w:u w:val="single"/>
        </w:rPr>
      </w:pPr>
      <w:hyperlink r:id="rId17">
        <w:r>
          <w:rPr>
            <w:color w:val="1155CC"/>
            <w:u w:val="single"/>
          </w:rPr>
          <w:t>https://www.nipic.com/show/48975</w:t>
        </w:r>
        <w:r>
          <w:rPr>
            <w:color w:val="1155CC"/>
            <w:u w:val="single"/>
          </w:rPr>
          <w:t>5</w:t>
        </w:r>
        <w:r>
          <w:rPr>
            <w:color w:val="1155CC"/>
            <w:u w:val="single"/>
          </w:rPr>
          <w:t>7.html</w:t>
        </w:r>
      </w:hyperlink>
    </w:p>
    <w:p w14:paraId="79BCB924" w14:textId="65BE909C" w:rsidR="00D4235D" w:rsidRDefault="00D4235D">
      <w:pPr>
        <w:spacing w:before="240" w:after="240"/>
        <w:ind w:left="1440"/>
        <w:rPr>
          <w:rFonts w:hint="eastAsia"/>
          <w:color w:val="1155CC"/>
          <w:u w:val="single"/>
        </w:rPr>
      </w:pPr>
      <w:r>
        <w:rPr>
          <w:color w:val="1155CC"/>
          <w:u w:val="single"/>
        </w:rPr>
        <w:fldChar w:fldCharType="begin"/>
      </w:r>
      <w:r>
        <w:rPr>
          <w:color w:val="1155CC"/>
          <w:u w:val="single"/>
        </w:rPr>
        <w:instrText xml:space="preserve"> ADDIN ZOTERO_ITEM CSL_CITATION {"citationID":"UhEmsncS","properties":{"formattedCitation":"({\\i{}\\uc0\\u32933{}\\uc0\\u29275{}\\uc0\\u32905{}\\uc0\\u21367{}\\uc0\\u25668{}\\uc0\\u24433{}\\uc0\\u22270{}__\\uc0\\u20256{}\\uc0\\u32479{}\\uc0\\u32654{}\\uc</w:instrText>
      </w:r>
      <w:r>
        <w:rPr>
          <w:rFonts w:hint="eastAsia"/>
          <w:color w:val="1155CC"/>
          <w:u w:val="single"/>
        </w:rPr>
        <w:instrText>0\\u39135{}_\\uc0\\u39184{}\\uc0\\u39278{}\\uc0\\u32654{}\\uc0\\u39135{}_\\uc0\\u25668{}\\uc0\\u24433{}\\uc0\\u22270{}\\uc0\\u24211{}_\\uc0\\u26165{}\\uc0\\u22270{}\\uc0\\u32593{}nipic.Com}, n.d.)","plainCitation":"(肥牛肉卷摄影图__传统美食_餐饮美食_摄影图库_昵图网nipic.Com, n.d.)","noteIndex":0},"citationItems":[{"id":29,"uris":["http://zotero.org/users/local/Zev4HC4U/items/4WDVTAHE"],"uri":["http://zotero.org/users/local/Zev4HC4U/items/4WDVTAHE"],"itemData":{"id":29,"type":"webpage","title":"肥牛肉卷摄影图__传统美食_餐饮美食_摄影图库_昵图网nipic.</w:instrText>
      </w:r>
      <w:r>
        <w:rPr>
          <w:color w:val="1155CC"/>
          <w:u w:val="single"/>
        </w:rPr>
        <w:instrText xml:space="preserve">com","URL":"https://www.nipic.com/show/4897557.html","accessed":{"date-parts":[["2021",10,22]]}}}],"schema":"https://github.com/citation-style-language/schema/raw/master/csl-citation.json"} </w:instrText>
      </w:r>
      <w:r>
        <w:rPr>
          <w:color w:val="1155CC"/>
          <w:u w:val="single"/>
        </w:rPr>
        <w:fldChar w:fldCharType="separate"/>
      </w:r>
      <w:r w:rsidRPr="00D4235D">
        <w:rPr>
          <w:rFonts w:ascii="SimSun" w:eastAsia="SimSun" w:cs="Times New Roman"/>
          <w:color w:val="0000FF"/>
          <w:lang w:val="en-US"/>
        </w:rPr>
        <w:t>(</w:t>
      </w:r>
      <w:r w:rsidRPr="00D4235D">
        <w:rPr>
          <w:rFonts w:ascii="SimSun" w:eastAsia="SimSun" w:cs="Times New Roman"/>
          <w:i/>
          <w:iCs/>
          <w:color w:val="0000FF"/>
          <w:lang w:val="en-US"/>
        </w:rPr>
        <w:t>肥牛肉卷摄影图__传统美食_餐饮美食_摄影图库_昵图网nipic.Com</w:t>
      </w:r>
      <w:r w:rsidRPr="00D4235D">
        <w:rPr>
          <w:rFonts w:ascii="SimSun" w:eastAsia="SimSun" w:cs="Times New Roman"/>
          <w:color w:val="0000FF"/>
          <w:lang w:val="en-US"/>
        </w:rPr>
        <w:t>, n.d.)</w:t>
      </w:r>
      <w:r>
        <w:rPr>
          <w:color w:val="1155CC"/>
          <w:u w:val="single"/>
        </w:rPr>
        <w:fldChar w:fldCharType="end"/>
      </w:r>
    </w:p>
    <w:p w14:paraId="136CB3B4" w14:textId="09DB14CC" w:rsidR="00700958" w:rsidRDefault="008614AE">
      <w:pPr>
        <w:spacing w:before="240" w:after="240"/>
        <w:ind w:left="1440"/>
        <w:rPr>
          <w:color w:val="191B26"/>
          <w:sz w:val="20"/>
          <w:szCs w:val="20"/>
          <w:lang w:val="en-CA"/>
        </w:rPr>
      </w:pPr>
      <w:r w:rsidRPr="00D4235D">
        <w:rPr>
          <w:color w:val="191B26"/>
          <w:lang w:val="en-CA"/>
        </w:rPr>
        <w:t>ID:</w:t>
      </w:r>
      <w:r w:rsidRPr="00D4235D">
        <w:rPr>
          <w:color w:val="191B26"/>
          <w:sz w:val="20"/>
          <w:szCs w:val="20"/>
          <w:lang w:val="en-CA"/>
        </w:rPr>
        <w:t>SDF8ml</w:t>
      </w:r>
    </w:p>
    <w:p w14:paraId="34B99E7E" w14:textId="77777777" w:rsidR="00D4235D" w:rsidRPr="00D4235D" w:rsidRDefault="00D4235D">
      <w:pPr>
        <w:spacing w:before="240" w:after="240"/>
        <w:ind w:left="1440"/>
        <w:rPr>
          <w:rFonts w:hint="eastAsia"/>
          <w:color w:val="1155CC"/>
          <w:u w:val="single"/>
          <w:lang w:val="en-CA"/>
        </w:rPr>
      </w:pPr>
    </w:p>
    <w:p w14:paraId="4C36C03B" w14:textId="77777777" w:rsidR="00700958" w:rsidRPr="00D4235D" w:rsidRDefault="008614AE">
      <w:pPr>
        <w:spacing w:before="240" w:after="240"/>
        <w:ind w:left="1440"/>
        <w:rPr>
          <w:lang w:val="en-CA"/>
        </w:rPr>
      </w:pPr>
      <w:r w:rsidRPr="00D4235D">
        <w:rPr>
          <w:b/>
          <w:lang w:val="en-CA"/>
        </w:rPr>
        <w:t>Crispy sausage</w:t>
      </w:r>
      <w:r w:rsidRPr="00D4235D">
        <w:rPr>
          <w:lang w:val="en-CA"/>
        </w:rPr>
        <w:t xml:space="preserve"> (Made from fresh ground pork meat with a unique taste.)</w:t>
      </w:r>
    </w:p>
    <w:p w14:paraId="6B7967FB" w14:textId="77777777" w:rsidR="00700958" w:rsidRDefault="008614AE">
      <w:pPr>
        <w:spacing w:before="240" w:after="240"/>
        <w:ind w:left="1440"/>
      </w:pPr>
      <w:r>
        <w:rPr>
          <w:noProof/>
        </w:rPr>
        <w:drawing>
          <wp:inline distT="114300" distB="114300" distL="114300" distR="114300" wp14:anchorId="5CD0154D" wp14:editId="35CE2389">
            <wp:extent cx="2776538" cy="1863324"/>
            <wp:effectExtent l="0" t="0" r="0" b="0"/>
            <wp:docPr id="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8"/>
                    <a:srcRect/>
                    <a:stretch>
                      <a:fillRect/>
                    </a:stretch>
                  </pic:blipFill>
                  <pic:spPr>
                    <a:xfrm>
                      <a:off x="0" y="0"/>
                      <a:ext cx="2776538" cy="1863324"/>
                    </a:xfrm>
                    <a:prstGeom prst="rect">
                      <a:avLst/>
                    </a:prstGeom>
                    <a:ln/>
                  </pic:spPr>
                </pic:pic>
              </a:graphicData>
            </a:graphic>
          </wp:inline>
        </w:drawing>
      </w:r>
    </w:p>
    <w:p w14:paraId="2B96EC24" w14:textId="77777777" w:rsidR="00700958" w:rsidRDefault="008614AE">
      <w:pPr>
        <w:spacing w:before="240" w:after="240"/>
        <w:ind w:left="1440"/>
      </w:pPr>
      <w:r>
        <w:t>Reference:</w:t>
      </w:r>
    </w:p>
    <w:p w14:paraId="57EDE08B" w14:textId="6BEFEC31" w:rsidR="00700958" w:rsidRDefault="008614AE">
      <w:pPr>
        <w:spacing w:before="240" w:after="240"/>
        <w:ind w:left="1440"/>
        <w:rPr>
          <w:color w:val="1155CC"/>
          <w:u w:val="single"/>
        </w:rPr>
      </w:pPr>
      <w:hyperlink r:id="rId19">
        <w:r>
          <w:rPr>
            <w:color w:val="1155CC"/>
            <w:u w:val="single"/>
          </w:rPr>
          <w:t>https://www.nipic.com/sh</w:t>
        </w:r>
        <w:r>
          <w:rPr>
            <w:color w:val="1155CC"/>
            <w:u w:val="single"/>
          </w:rPr>
          <w:t>o</w:t>
        </w:r>
        <w:r>
          <w:rPr>
            <w:color w:val="1155CC"/>
            <w:u w:val="single"/>
          </w:rPr>
          <w:t>w/11808822.html</w:t>
        </w:r>
      </w:hyperlink>
    </w:p>
    <w:p w14:paraId="6E450803" w14:textId="3D914CDE" w:rsidR="00D4235D" w:rsidRDefault="00D4235D">
      <w:pPr>
        <w:spacing w:before="240" w:after="240"/>
        <w:ind w:left="1440"/>
        <w:rPr>
          <w:rFonts w:hint="eastAsia"/>
          <w:color w:val="1155CC"/>
          <w:u w:val="single"/>
        </w:rPr>
      </w:pPr>
      <w:r>
        <w:rPr>
          <w:color w:val="1155CC"/>
          <w:u w:val="single"/>
        </w:rPr>
        <w:fldChar w:fldCharType="begin"/>
      </w:r>
      <w:r>
        <w:rPr>
          <w:color w:val="1155CC"/>
          <w:u w:val="single"/>
        </w:rPr>
        <w:instrText xml:space="preserve"> ADDIN ZOTERO_ITEM CSL_CITATION {"citationID":"R2i1KfUl","properties":{"formattedCitation":"({\\i{}\\uc0\\u33030{}\\uc0\\u30382{}\\uc0\\u32928{}\\uc0\\u25668{}\\uc0\\u24433{}\\uc0\\u22270{}__\\uc0\\u20256{}\\uc0\\u32479{}\\uc0\\u32654{}\\uc0\\u39135{}_\\u</w:instrText>
      </w:r>
      <w:r>
        <w:rPr>
          <w:rFonts w:hint="eastAsia"/>
          <w:color w:val="1155CC"/>
          <w:u w:val="single"/>
        </w:rPr>
        <w:instrText>c0\\u39184{}\\uc0\\u39278{}\\uc0\\u32654{}\\uc0\\u39135{}_\\uc0\\u25668{}\\uc0\\u24433{}\\uc0\\u22270{}\\uc0\\u24211{}_\\uc0\\u26165{}\\uc0\\u22270{}\\uc0\\u32593{}nipic.Com}, n.d.)","plainCitation":"(脆皮肠摄影图__传统美食_餐饮美食_摄影图库_昵图网nipic.Com, n.d.)","noteIndex":0},"citationItems":[{"id":31,"uris":["http://zotero.org/users/local/Zev4HC4U/items/XZEKZJ47"],"uri":["http://zotero.org/users/local/Zev4HC4U/items/XZEKZJ47"],"itemData":{"id":31,"type":"webpage","title":"脆皮肠摄影图__传统美食_餐饮美食_摄影图库_昵图网nipic.com","URL":"https</w:instrText>
      </w:r>
      <w:r>
        <w:rPr>
          <w:color w:val="1155CC"/>
          <w:u w:val="single"/>
        </w:rPr>
        <w:instrText xml:space="preserve">://www.nipic.com/show/11808822.html","accessed":{"date-parts":[["2021",10,22]]}}}],"schema":"https://github.com/citation-style-language/schema/raw/master/csl-citation.json"} </w:instrText>
      </w:r>
      <w:r>
        <w:rPr>
          <w:color w:val="1155CC"/>
          <w:u w:val="single"/>
        </w:rPr>
        <w:fldChar w:fldCharType="separate"/>
      </w:r>
      <w:r w:rsidRPr="00D4235D">
        <w:rPr>
          <w:rFonts w:ascii="SimSun" w:eastAsia="SimSun" w:cs="Times New Roman"/>
          <w:color w:val="0000FF"/>
          <w:lang w:val="en-US"/>
        </w:rPr>
        <w:t>(</w:t>
      </w:r>
      <w:r w:rsidRPr="00D4235D">
        <w:rPr>
          <w:rFonts w:ascii="SimSun" w:eastAsia="SimSun" w:cs="Times New Roman"/>
          <w:i/>
          <w:iCs/>
          <w:color w:val="0000FF"/>
          <w:lang w:val="en-US"/>
        </w:rPr>
        <w:t>脆皮肠摄影图__传统美食_餐饮美食_摄影图库_昵图网nipic.Com</w:t>
      </w:r>
      <w:r w:rsidRPr="00D4235D">
        <w:rPr>
          <w:rFonts w:ascii="SimSun" w:eastAsia="SimSun" w:cs="Times New Roman"/>
          <w:color w:val="0000FF"/>
          <w:lang w:val="en-US"/>
        </w:rPr>
        <w:t>, n.d.)</w:t>
      </w:r>
      <w:r>
        <w:rPr>
          <w:color w:val="1155CC"/>
          <w:u w:val="single"/>
        </w:rPr>
        <w:fldChar w:fldCharType="end"/>
      </w:r>
    </w:p>
    <w:p w14:paraId="5BCC0890" w14:textId="77777777" w:rsidR="00700958" w:rsidRPr="00D4235D" w:rsidRDefault="008614AE">
      <w:pPr>
        <w:spacing w:before="240" w:after="240"/>
        <w:ind w:left="1440"/>
        <w:rPr>
          <w:color w:val="1155CC"/>
          <w:u w:val="single"/>
          <w:lang w:val="en-CA"/>
        </w:rPr>
      </w:pPr>
      <w:r w:rsidRPr="00D4235D">
        <w:rPr>
          <w:color w:val="191B26"/>
          <w:lang w:val="en-CA"/>
        </w:rPr>
        <w:t>ID:</w:t>
      </w:r>
      <w:r w:rsidRPr="00D4235D">
        <w:rPr>
          <w:color w:val="191B26"/>
          <w:sz w:val="20"/>
          <w:szCs w:val="20"/>
          <w:lang w:val="en-CA"/>
        </w:rPr>
        <w:t>9QOAQM</w:t>
      </w:r>
    </w:p>
    <w:p w14:paraId="3D7174DF" w14:textId="77777777" w:rsidR="00700958" w:rsidRPr="00D4235D" w:rsidRDefault="008614AE">
      <w:pPr>
        <w:spacing w:before="240" w:after="240"/>
        <w:rPr>
          <w:sz w:val="30"/>
          <w:szCs w:val="30"/>
          <w:lang w:val="en-CA"/>
        </w:rPr>
      </w:pPr>
      <w:r w:rsidRPr="00D4235D">
        <w:rPr>
          <w:sz w:val="30"/>
          <w:szCs w:val="30"/>
          <w:lang w:val="en-CA"/>
        </w:rPr>
        <w:t xml:space="preserve"> </w:t>
      </w:r>
    </w:p>
    <w:p w14:paraId="449D72D1" w14:textId="77777777" w:rsidR="00700958" w:rsidRPr="00D4235D" w:rsidRDefault="008614AE">
      <w:pPr>
        <w:spacing w:before="240" w:after="240"/>
        <w:ind w:left="1440"/>
        <w:rPr>
          <w:lang w:val="en-CA"/>
        </w:rPr>
      </w:pPr>
      <w:r w:rsidRPr="00D4235D">
        <w:rPr>
          <w:b/>
          <w:lang w:val="en-CA"/>
        </w:rPr>
        <w:t>Spam</w:t>
      </w:r>
      <w:r w:rsidRPr="00D4235D">
        <w:rPr>
          <w:lang w:val="en-CA"/>
        </w:rPr>
        <w:t xml:space="preserve"> (Made from fresh ground pork and flour, the taste is sweet and spicy)</w:t>
      </w:r>
    </w:p>
    <w:p w14:paraId="674A93AA" w14:textId="77777777" w:rsidR="00700958" w:rsidRDefault="008614AE">
      <w:pPr>
        <w:spacing w:before="240" w:after="240"/>
        <w:ind w:left="1440"/>
      </w:pPr>
      <w:r>
        <w:rPr>
          <w:noProof/>
        </w:rPr>
        <w:drawing>
          <wp:inline distT="114300" distB="114300" distL="114300" distR="114300" wp14:anchorId="4035FC36" wp14:editId="72197B5B">
            <wp:extent cx="2157413" cy="1433026"/>
            <wp:effectExtent l="0" t="0" r="0" b="0"/>
            <wp:docPr id="7"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20"/>
                    <a:srcRect/>
                    <a:stretch>
                      <a:fillRect/>
                    </a:stretch>
                  </pic:blipFill>
                  <pic:spPr>
                    <a:xfrm>
                      <a:off x="0" y="0"/>
                      <a:ext cx="2157413" cy="1433026"/>
                    </a:xfrm>
                    <a:prstGeom prst="rect">
                      <a:avLst/>
                    </a:prstGeom>
                    <a:ln/>
                  </pic:spPr>
                </pic:pic>
              </a:graphicData>
            </a:graphic>
          </wp:inline>
        </w:drawing>
      </w:r>
    </w:p>
    <w:p w14:paraId="330FD57F" w14:textId="77777777" w:rsidR="00700958" w:rsidRDefault="008614AE">
      <w:pPr>
        <w:spacing w:before="240" w:after="240"/>
        <w:ind w:left="1440"/>
      </w:pPr>
      <w:r>
        <w:t>Reference:</w:t>
      </w:r>
    </w:p>
    <w:p w14:paraId="017E42D4" w14:textId="0A3EA7D6" w:rsidR="00700958" w:rsidRDefault="008614AE">
      <w:pPr>
        <w:spacing w:before="240" w:after="240"/>
        <w:ind w:left="1440"/>
        <w:rPr>
          <w:color w:val="1155CC"/>
          <w:u w:val="single"/>
        </w:rPr>
      </w:pPr>
      <w:hyperlink r:id="rId21">
        <w:r>
          <w:rPr>
            <w:color w:val="1155CC"/>
            <w:u w:val="single"/>
          </w:rPr>
          <w:t>http://616pic.com/sucai/z</w:t>
        </w:r>
        <w:r>
          <w:rPr>
            <w:color w:val="1155CC"/>
            <w:u w:val="single"/>
          </w:rPr>
          <w:t>6</w:t>
        </w:r>
        <w:r>
          <w:rPr>
            <w:color w:val="1155CC"/>
            <w:u w:val="single"/>
          </w:rPr>
          <w:t>2i6y5p1.html</w:t>
        </w:r>
      </w:hyperlink>
    </w:p>
    <w:p w14:paraId="20B9764A" w14:textId="33C042D7" w:rsidR="00D4235D" w:rsidRDefault="00D4235D">
      <w:pPr>
        <w:spacing w:before="240" w:after="240"/>
        <w:ind w:left="1440"/>
        <w:rPr>
          <w:rFonts w:hint="eastAsia"/>
        </w:rPr>
      </w:pPr>
      <w:r>
        <w:fldChar w:fldCharType="begin"/>
      </w:r>
      <w:r>
        <w:instrText xml:space="preserve"> ADDIN ZOTERO_ITEM CSL_CITATION {"citationID":"a5XYZgkx","properties":{"formattedCitation":"({\\i{}\\uc0\\u21320{}\\uc0\\u39184{}\\uc0\\u32905{}\\uc0\\u22270{}\\uc0\\u29255{}\\uc0\\u20813{}\\uc0\\u36153{}\\uc0\\u19979{}\\uc0\\u36733{}_PNG\\uc0\\u32032{}\\</w:instrText>
      </w:r>
      <w:r>
        <w:rPr>
          <w:rFonts w:hint="eastAsia"/>
        </w:rPr>
        <w:instrText>uc0\\u26448{}_\\uc0\\u32534{}\\uc0\\u21495{}z62i6y5p1_\\uc0\\u22270{}\\uc0\\u31934{}\\uc0\\u28789{}}, n.d.)","plainCitation":"(午餐肉图片免费下载_PNG素材_编号z62i6y5p1_图精灵, n.d.)","noteIndex":0},"citationItems":[{"id":33,"uris":["http://zotero.org/users/local/Zev4HC4U/items/9P9M7E27"],"uri":["http://zotero.org/users/local/Zev4HC4U/items/9P9M7E27"],"itemData":{"id":33,"type":"webpage","title":"午餐肉图片免费下载_PNG素材_编号z62i6y5p1_图精灵","URL":"http://616pic.com/sucai/z62i6y5p1.html","accessed":{"date-parts":[["2021",10,22]]}}}],"</w:instrText>
      </w:r>
      <w:r>
        <w:instrText xml:space="preserve">schema":"https://github.com/citation-style-language/schema/raw/master/csl-citation.json"} </w:instrText>
      </w:r>
      <w:r>
        <w:fldChar w:fldCharType="separate"/>
      </w:r>
      <w:r w:rsidRPr="00D4235D">
        <w:rPr>
          <w:rFonts w:ascii="SimSun" w:eastAsia="SimSun" w:cs="Times New Roman"/>
          <w:lang w:val="en-US"/>
        </w:rPr>
        <w:t>(</w:t>
      </w:r>
      <w:r w:rsidRPr="00D4235D">
        <w:rPr>
          <w:rFonts w:ascii="SimSun" w:eastAsia="SimSun" w:cs="Times New Roman"/>
          <w:i/>
          <w:iCs/>
          <w:lang w:val="en-US"/>
        </w:rPr>
        <w:t>午餐肉图片免费下载_PNG素材_编号z62i6y5p1_图精灵</w:t>
      </w:r>
      <w:r w:rsidRPr="00D4235D">
        <w:rPr>
          <w:rFonts w:ascii="SimSun" w:eastAsia="SimSun" w:cs="Times New Roman"/>
          <w:lang w:val="en-US"/>
        </w:rPr>
        <w:t>, n.d.)</w:t>
      </w:r>
      <w:r>
        <w:fldChar w:fldCharType="end"/>
      </w:r>
    </w:p>
    <w:p w14:paraId="63D682C0" w14:textId="77777777" w:rsidR="00700958" w:rsidRPr="00D4235D" w:rsidRDefault="008614AE">
      <w:pPr>
        <w:spacing w:before="240" w:after="240"/>
        <w:ind w:left="1440"/>
        <w:rPr>
          <w:lang w:val="en-CA"/>
        </w:rPr>
      </w:pPr>
      <w:r w:rsidRPr="00D4235D">
        <w:rPr>
          <w:color w:val="191B26"/>
          <w:lang w:val="en-CA"/>
        </w:rPr>
        <w:t>ID:</w:t>
      </w:r>
      <w:r w:rsidRPr="00D4235D">
        <w:rPr>
          <w:color w:val="191B26"/>
          <w:sz w:val="20"/>
          <w:szCs w:val="20"/>
          <w:lang w:val="en-CA"/>
        </w:rPr>
        <w:t>ZLhCJE</w:t>
      </w:r>
    </w:p>
    <w:p w14:paraId="3762E162" w14:textId="77777777" w:rsidR="00700958" w:rsidRPr="00D4235D" w:rsidRDefault="00700958">
      <w:pPr>
        <w:spacing w:before="240" w:after="240"/>
        <w:ind w:left="1440"/>
        <w:rPr>
          <w:lang w:val="en-CA"/>
        </w:rPr>
      </w:pPr>
    </w:p>
    <w:p w14:paraId="676D458A" w14:textId="77777777" w:rsidR="00700958" w:rsidRPr="00D4235D" w:rsidRDefault="008614AE">
      <w:pPr>
        <w:spacing w:before="240" w:after="240"/>
        <w:ind w:left="1440"/>
        <w:rPr>
          <w:lang w:val="en-CA"/>
        </w:rPr>
      </w:pPr>
      <w:r w:rsidRPr="00D4235D">
        <w:rPr>
          <w:b/>
          <w:lang w:val="en-CA"/>
        </w:rPr>
        <w:t xml:space="preserve">Beef ball </w:t>
      </w:r>
      <w:r w:rsidRPr="00D4235D">
        <w:rPr>
          <w:lang w:val="en-CA"/>
        </w:rPr>
        <w:t>(Meatballs whipped from the best beef, with a mellow taste.)</w:t>
      </w:r>
    </w:p>
    <w:p w14:paraId="6611B046" w14:textId="77777777" w:rsidR="00700958" w:rsidRDefault="008614AE">
      <w:pPr>
        <w:spacing w:before="240" w:after="240"/>
        <w:ind w:left="1440"/>
      </w:pPr>
      <w:r>
        <w:rPr>
          <w:noProof/>
        </w:rPr>
        <w:drawing>
          <wp:inline distT="114300" distB="114300" distL="114300" distR="114300" wp14:anchorId="569E46CC" wp14:editId="110ED9F4">
            <wp:extent cx="2366963" cy="1881686"/>
            <wp:effectExtent l="0" t="0" r="0" b="0"/>
            <wp:docPr id="26" name="image40.jpg"/>
            <wp:cNvGraphicFramePr/>
            <a:graphic xmlns:a="http://schemas.openxmlformats.org/drawingml/2006/main">
              <a:graphicData uri="http://schemas.openxmlformats.org/drawingml/2006/picture">
                <pic:pic xmlns:pic="http://schemas.openxmlformats.org/drawingml/2006/picture">
                  <pic:nvPicPr>
                    <pic:cNvPr id="0" name="image40.jpg"/>
                    <pic:cNvPicPr preferRelativeResize="0"/>
                  </pic:nvPicPr>
                  <pic:blipFill>
                    <a:blip r:embed="rId22"/>
                    <a:srcRect/>
                    <a:stretch>
                      <a:fillRect/>
                    </a:stretch>
                  </pic:blipFill>
                  <pic:spPr>
                    <a:xfrm>
                      <a:off x="0" y="0"/>
                      <a:ext cx="2366963" cy="1881686"/>
                    </a:xfrm>
                    <a:prstGeom prst="rect">
                      <a:avLst/>
                    </a:prstGeom>
                    <a:ln/>
                  </pic:spPr>
                </pic:pic>
              </a:graphicData>
            </a:graphic>
          </wp:inline>
        </w:drawing>
      </w:r>
    </w:p>
    <w:p w14:paraId="4FA451E8" w14:textId="77777777" w:rsidR="00700958" w:rsidRDefault="008614AE">
      <w:pPr>
        <w:spacing w:before="240" w:after="240"/>
        <w:ind w:left="1440"/>
      </w:pPr>
      <w:r>
        <w:t>Reference:</w:t>
      </w:r>
    </w:p>
    <w:p w14:paraId="6DE7215F" w14:textId="71D10426" w:rsidR="00700958" w:rsidRDefault="008614AE">
      <w:pPr>
        <w:spacing w:before="240" w:after="240"/>
        <w:ind w:left="1440"/>
        <w:rPr>
          <w:color w:val="1155CC"/>
          <w:u w:val="single"/>
        </w:rPr>
      </w:pPr>
      <w:hyperlink r:id="rId23">
        <w:r>
          <w:rPr>
            <w:color w:val="1155CC"/>
            <w:u w:val="single"/>
          </w:rPr>
          <w:t>http://6</w:t>
        </w:r>
        <w:r>
          <w:rPr>
            <w:color w:val="1155CC"/>
            <w:u w:val="single"/>
          </w:rPr>
          <w:t>16pic.com/sucai/1m9ie4m</w:t>
        </w:r>
        <w:r>
          <w:rPr>
            <w:color w:val="1155CC"/>
            <w:u w:val="single"/>
          </w:rPr>
          <w:t>n</w:t>
        </w:r>
        <w:r>
          <w:rPr>
            <w:color w:val="1155CC"/>
            <w:u w:val="single"/>
          </w:rPr>
          <w:t>v.html</w:t>
        </w:r>
      </w:hyperlink>
    </w:p>
    <w:p w14:paraId="7A992208" w14:textId="70CA83E1" w:rsidR="00D4235D" w:rsidRDefault="00D4235D">
      <w:pPr>
        <w:spacing w:before="240" w:after="240"/>
        <w:ind w:left="1440"/>
        <w:rPr>
          <w:rFonts w:hint="eastAsia"/>
          <w:color w:val="1155CC"/>
          <w:u w:val="single"/>
        </w:rPr>
      </w:pPr>
      <w:r>
        <w:rPr>
          <w:color w:val="1155CC"/>
          <w:u w:val="single"/>
        </w:rPr>
        <w:lastRenderedPageBreak/>
        <w:fldChar w:fldCharType="begin"/>
      </w:r>
      <w:r>
        <w:rPr>
          <w:color w:val="1155CC"/>
          <w:u w:val="single"/>
        </w:rPr>
        <w:instrText xml:space="preserve"> ADDIN ZOTERO_ITEM CSL_CITATION {"citationID":"8lQoVdyo","properties":{"formattedCitation":"({\\i{}\\uc0\\u29275{}\\uc0\\u32905{}\\uc0\\u20024{}\\uc0\\u22270{}\\uc0\\u29255{}\\uc0\\u20813{}\\uc0\\u36153{}\\uc0\\u19979{}\\uc0\\u36733{}_PNG\\uc0\\u32032{}\\</w:instrText>
      </w:r>
      <w:r>
        <w:rPr>
          <w:rFonts w:hint="eastAsia"/>
          <w:color w:val="1155CC"/>
          <w:u w:val="single"/>
        </w:rPr>
        <w:instrText>uc0\\u26448{}_\\uc0\\u32534{}\\uc0\\u21495{}1m9ie4mnv_\\uc0\\u22270{}\\uc0\\u31934{}\\uc0\\u28789{}}, n.d.)","plainCitation":"(牛肉丸图片免费下载_PNG素材_编号1m9ie4mnv_图精灵, n.d.)","noteIndex":0},"citationItems":[{"id":35,"uris":["http://zotero.org/users/local/Zev4HC4U/items/7NQ2AJSZ"],"uri":["http://zotero.org/users/local/Zev4HC4U/items/7NQ2AJSZ"],"itemData":{"id":35,"type":"webpage","title":"牛肉丸图片免费下载_PNG素材_编号1m9ie4mnv_图精灵","URL":"http://616pic.com/sucai/1m9ie4mnv.html","accessed":{"date-parts":[["2021",10,22]]}}}],"</w:instrText>
      </w:r>
      <w:r>
        <w:rPr>
          <w:color w:val="1155CC"/>
          <w:u w:val="single"/>
        </w:rPr>
        <w:instrText xml:space="preserve">schema":"https://github.com/citation-style-language/schema/raw/master/csl-citation.json"} </w:instrText>
      </w:r>
      <w:r>
        <w:rPr>
          <w:color w:val="1155CC"/>
          <w:u w:val="single"/>
        </w:rPr>
        <w:fldChar w:fldCharType="separate"/>
      </w:r>
      <w:r w:rsidRPr="00D4235D">
        <w:rPr>
          <w:rFonts w:ascii="SimSun" w:eastAsia="SimSun" w:cs="Times New Roman"/>
          <w:color w:val="0000FF"/>
          <w:lang w:val="en-US"/>
        </w:rPr>
        <w:t>(</w:t>
      </w:r>
      <w:r w:rsidRPr="00D4235D">
        <w:rPr>
          <w:rFonts w:ascii="SimSun" w:eastAsia="SimSun" w:cs="Times New Roman"/>
          <w:i/>
          <w:iCs/>
          <w:color w:val="0000FF"/>
          <w:lang w:val="en-US"/>
        </w:rPr>
        <w:t>牛肉丸图片免费下载_PNG素材_编号1m9ie4mnv_图精灵</w:t>
      </w:r>
      <w:r w:rsidRPr="00D4235D">
        <w:rPr>
          <w:rFonts w:ascii="SimSun" w:eastAsia="SimSun" w:cs="Times New Roman"/>
          <w:color w:val="0000FF"/>
          <w:lang w:val="en-US"/>
        </w:rPr>
        <w:t>, n.d.)</w:t>
      </w:r>
      <w:r>
        <w:rPr>
          <w:color w:val="1155CC"/>
          <w:u w:val="single"/>
        </w:rPr>
        <w:fldChar w:fldCharType="end"/>
      </w:r>
    </w:p>
    <w:p w14:paraId="56F82F86" w14:textId="77777777" w:rsidR="00700958" w:rsidRPr="00D4235D" w:rsidRDefault="008614AE">
      <w:pPr>
        <w:spacing w:before="240" w:after="240"/>
        <w:ind w:left="1440"/>
        <w:rPr>
          <w:color w:val="1155CC"/>
          <w:u w:val="single"/>
          <w:lang w:val="en-CA"/>
        </w:rPr>
      </w:pPr>
      <w:r w:rsidRPr="00D4235D">
        <w:rPr>
          <w:color w:val="191B26"/>
          <w:lang w:val="en-CA"/>
        </w:rPr>
        <w:t>ID:</w:t>
      </w:r>
      <w:r w:rsidRPr="00D4235D">
        <w:rPr>
          <w:color w:val="191B26"/>
          <w:sz w:val="20"/>
          <w:szCs w:val="20"/>
          <w:lang w:val="en-CA"/>
        </w:rPr>
        <w:t>hRlorO</w:t>
      </w:r>
    </w:p>
    <w:p w14:paraId="0A4404D2" w14:textId="77777777" w:rsidR="00700958" w:rsidRPr="00D4235D" w:rsidRDefault="00700958">
      <w:pPr>
        <w:spacing w:before="240" w:after="240"/>
        <w:ind w:left="1440"/>
        <w:rPr>
          <w:color w:val="1155CC"/>
          <w:u w:val="single"/>
          <w:lang w:val="en-CA"/>
        </w:rPr>
      </w:pPr>
    </w:p>
    <w:p w14:paraId="6E79974C" w14:textId="77777777" w:rsidR="00700958" w:rsidRPr="00D4235D" w:rsidRDefault="008614AE">
      <w:pPr>
        <w:ind w:left="720" w:firstLine="720"/>
        <w:rPr>
          <w:b/>
          <w:lang w:val="en-CA"/>
        </w:rPr>
      </w:pPr>
      <w:r w:rsidRPr="00D4235D">
        <w:rPr>
          <w:b/>
          <w:lang w:val="en-CA"/>
        </w:rPr>
        <w:t>Quail Eggs</w:t>
      </w:r>
    </w:p>
    <w:p w14:paraId="49AE227D" w14:textId="77777777" w:rsidR="00700958" w:rsidRPr="00D4235D" w:rsidRDefault="008614AE">
      <w:pPr>
        <w:ind w:left="1440"/>
        <w:rPr>
          <w:lang w:val="en-CA"/>
        </w:rPr>
      </w:pPr>
      <w:r w:rsidRPr="00D4235D">
        <w:rPr>
          <w:lang w:val="en-CA"/>
        </w:rPr>
        <w:t>Quail eggs are tender and delicious, ready to be eaten in the pot for three minutes.</w:t>
      </w:r>
    </w:p>
    <w:p w14:paraId="386DF432" w14:textId="77777777" w:rsidR="00700958" w:rsidRDefault="008614AE">
      <w:pPr>
        <w:ind w:left="1440"/>
      </w:pPr>
      <w:r>
        <w:rPr>
          <w:noProof/>
        </w:rPr>
        <w:drawing>
          <wp:inline distT="114300" distB="114300" distL="114300" distR="114300" wp14:anchorId="01CC10F4" wp14:editId="0CB313AC">
            <wp:extent cx="2023553" cy="1734474"/>
            <wp:effectExtent l="0" t="0" r="0" b="0"/>
            <wp:docPr id="35" name="image37.jpg"/>
            <wp:cNvGraphicFramePr/>
            <a:graphic xmlns:a="http://schemas.openxmlformats.org/drawingml/2006/main">
              <a:graphicData uri="http://schemas.openxmlformats.org/drawingml/2006/picture">
                <pic:pic xmlns:pic="http://schemas.openxmlformats.org/drawingml/2006/picture">
                  <pic:nvPicPr>
                    <pic:cNvPr id="0" name="image37.jpg"/>
                    <pic:cNvPicPr preferRelativeResize="0"/>
                  </pic:nvPicPr>
                  <pic:blipFill>
                    <a:blip r:embed="rId24"/>
                    <a:srcRect/>
                    <a:stretch>
                      <a:fillRect/>
                    </a:stretch>
                  </pic:blipFill>
                  <pic:spPr>
                    <a:xfrm>
                      <a:off x="0" y="0"/>
                      <a:ext cx="2023553" cy="1734474"/>
                    </a:xfrm>
                    <a:prstGeom prst="rect">
                      <a:avLst/>
                    </a:prstGeom>
                    <a:ln/>
                  </pic:spPr>
                </pic:pic>
              </a:graphicData>
            </a:graphic>
          </wp:inline>
        </w:drawing>
      </w:r>
    </w:p>
    <w:p w14:paraId="6D3DF362" w14:textId="77777777" w:rsidR="00700958" w:rsidRDefault="008614AE">
      <w:pPr>
        <w:ind w:left="1440"/>
      </w:pPr>
      <w:r>
        <w:t>reference:</w:t>
      </w:r>
    </w:p>
    <w:p w14:paraId="7CAEF2E7" w14:textId="24323DC9" w:rsidR="00700958" w:rsidRDefault="008614AE">
      <w:pPr>
        <w:ind w:left="1440"/>
        <w:rPr>
          <w:color w:val="1155CC"/>
          <w:u w:val="single"/>
        </w:rPr>
      </w:pPr>
      <w:hyperlink r:id="rId25">
        <w:r>
          <w:rPr>
            <w:color w:val="1155CC"/>
            <w:u w:val="single"/>
          </w:rPr>
          <w:t>https://gimg2.baidu.com/image_search/src=http%3A%2F%2Fwww.cq67.com%2Fuploads%2F2015122526%2F1418800065_56875.jpg&amp;refer=http%3A%2F%2Fwww.cq67.com&amp;app=2002&amp;size=f9999,10000&amp;q=a8</w:t>
        </w:r>
        <w:r>
          <w:rPr>
            <w:color w:val="1155CC"/>
            <w:u w:val="single"/>
          </w:rPr>
          <w:t>0</w:t>
        </w:r>
        <w:r>
          <w:rPr>
            <w:color w:val="1155CC"/>
            <w:u w:val="single"/>
          </w:rPr>
          <w:t>&amp;n=0&amp;g=0n&amp;fmt=jpeg?sec=1637528358&amp;t=2a44693deb08fe180fc534d95ba89c63</w:t>
        </w:r>
      </w:hyperlink>
    </w:p>
    <w:p w14:paraId="367902FD" w14:textId="7C552EE1" w:rsidR="00D4235D" w:rsidRPr="00D4235D" w:rsidRDefault="00D4235D">
      <w:pPr>
        <w:ind w:left="1440"/>
        <w:rPr>
          <w:rFonts w:hint="eastAsia"/>
          <w:lang w:val="en-CA"/>
        </w:rPr>
      </w:pPr>
      <w:r>
        <w:fldChar w:fldCharType="begin"/>
      </w:r>
      <w:r w:rsidRPr="00D4235D">
        <w:rPr>
          <w:lang w:val="en-CA"/>
        </w:rPr>
        <w:instrText xml:space="preserve"> ADDIN ZOTERO_ITEM CSL_CITATION {"citationID":"Yp2f2deQ","properties":{"formattedCitation":"({\\i{}Src=http://Www.Cq67.Com/Uploads/2015122526/1418800065_56875.Jpg&amp;refer=http://Www.Cq67.Com&amp;app=2002&amp;size=f9999,10000&amp;q=a80&amp;n=0&amp;g=0n&amp;fmt=jpeg (350\\uc0\\u215{}300)}, n.d.)","plainCitation":"(Src=http://Www.Cq67.Com/Uploads/2015122526/1418800065_56875.Jpg&amp;refer=http://Www.Cq67.Com&amp;app=2002&amp;size=f9999,10000&amp;q=a80&amp;n=0&amp;g=0n&amp;fmt=jpeg (350×300), n.d.)","noteIndex":0},"citationItems":[{"id":37,"uris":["http://zotero.org/users/local/Zev4HC4U/items/UYPJK3A8"],"uri":["http://zotero.org/users/local/Zev4HC4U/items/UYPJK3A8"],"itemData":{"id":37,"type":"webpage","title":"src=http://www.cq67.com/uploads/2015122526/1418800065_56875.jpg&amp;refer=http://www.cq67.com&amp;app=2002&amp;size=f9999,10000&amp;q=a80&amp;n=0&amp;g=0n&amp;fmt=jpeg (350×300)","URL":"https://gimg2.baidu.com/image_search/src=http%3A%2F%2Fwww.cq67.com%2Fuploads%2F2015122526%2F1418800065_56875.jpg&amp;refer=http%3A%2F%2Fwww.cq67.com&amp;app=2002&amp;size=f9999,10000&amp;q=a80&amp;n=0&amp;g=0n&amp;fmt=jpeg?sec=1637528358&amp;t=2a44693deb08fe180fc534d95ba89c63","accessed":{"date-parts":[["2021",10,22]]}}}],"schema":"https://github.com/citation-style-language/schema/raw/master/csl-citation.json"} </w:instrText>
      </w:r>
      <w:r>
        <w:fldChar w:fldCharType="separate"/>
      </w:r>
      <w:r w:rsidRPr="00D4235D">
        <w:rPr>
          <w:rFonts w:ascii="SimSun" w:eastAsia="SimSun" w:cs="Times New Roman"/>
          <w:lang w:val="en-US"/>
        </w:rPr>
        <w:t>(</w:t>
      </w:r>
      <w:r w:rsidRPr="00D4235D">
        <w:rPr>
          <w:rFonts w:ascii="SimSun" w:eastAsia="SimSun" w:cs="Times New Roman"/>
          <w:i/>
          <w:iCs/>
          <w:lang w:val="en-US"/>
        </w:rPr>
        <w:t>Src=http://Www.Cq67.Com/Uploads/2015122526/1418800065_56875.Jpg&amp;refer=http://Www.Cq67.Com&amp;app=2002&amp;size=f9999,10000&amp;q=a80&amp;n=0&amp;g=0n&amp;fmt=jpeg (350</w:t>
      </w:r>
      <w:r w:rsidRPr="00D4235D">
        <w:rPr>
          <w:rFonts w:ascii="SimSun" w:eastAsia="SimSun" w:cs="Times New Roman"/>
          <w:i/>
          <w:iCs/>
          <w:lang w:val="en-US"/>
        </w:rPr>
        <w:t>×</w:t>
      </w:r>
      <w:r w:rsidRPr="00D4235D">
        <w:rPr>
          <w:rFonts w:ascii="SimSun" w:eastAsia="SimSun" w:cs="Times New Roman"/>
          <w:i/>
          <w:iCs/>
          <w:lang w:val="en-US"/>
        </w:rPr>
        <w:t>300)</w:t>
      </w:r>
      <w:r w:rsidRPr="00D4235D">
        <w:rPr>
          <w:rFonts w:ascii="SimSun" w:eastAsia="SimSun" w:cs="Times New Roman"/>
          <w:lang w:val="en-US"/>
        </w:rPr>
        <w:t>, n.d.)</w:t>
      </w:r>
      <w:r>
        <w:fldChar w:fldCharType="end"/>
      </w:r>
    </w:p>
    <w:p w14:paraId="5EA9954E" w14:textId="77777777" w:rsidR="00700958" w:rsidRDefault="008614AE">
      <w:pPr>
        <w:spacing w:before="240" w:after="240"/>
        <w:ind w:left="1440"/>
      </w:pPr>
      <w:r>
        <w:rPr>
          <w:color w:val="191B26"/>
        </w:rPr>
        <w:t>ID:</w:t>
      </w:r>
      <w:r>
        <w:rPr>
          <w:color w:val="191B26"/>
          <w:sz w:val="20"/>
          <w:szCs w:val="20"/>
        </w:rPr>
        <w:t>N1</w:t>
      </w:r>
      <w:r>
        <w:rPr>
          <w:color w:val="191B26"/>
          <w:sz w:val="20"/>
          <w:szCs w:val="20"/>
        </w:rPr>
        <w:t>jCfv</w:t>
      </w:r>
    </w:p>
    <w:p w14:paraId="2AD1C840" w14:textId="77777777" w:rsidR="00700958" w:rsidRDefault="00700958">
      <w:pPr>
        <w:rPr>
          <w:sz w:val="30"/>
          <w:szCs w:val="30"/>
        </w:rPr>
      </w:pPr>
    </w:p>
    <w:p w14:paraId="4CFBFCD7" w14:textId="77777777" w:rsidR="00700958" w:rsidRDefault="00700958">
      <w:pPr>
        <w:spacing w:before="240" w:after="240"/>
        <w:ind w:left="1440"/>
        <w:rPr>
          <w:color w:val="1155CC"/>
          <w:u w:val="single"/>
        </w:rPr>
      </w:pPr>
    </w:p>
    <w:p w14:paraId="7A1FA9C8" w14:textId="77777777" w:rsidR="00700958" w:rsidRDefault="00700958">
      <w:pPr>
        <w:spacing w:before="240" w:after="240"/>
        <w:ind w:left="1440"/>
        <w:rPr>
          <w:color w:val="1155CC"/>
          <w:u w:val="single"/>
        </w:rPr>
      </w:pPr>
    </w:p>
    <w:p w14:paraId="2BC14A27" w14:textId="77777777" w:rsidR="00700958" w:rsidRDefault="00700958">
      <w:pPr>
        <w:ind w:left="1440"/>
        <w:rPr>
          <w:b/>
          <w:sz w:val="30"/>
          <w:szCs w:val="30"/>
        </w:rPr>
      </w:pPr>
    </w:p>
    <w:p w14:paraId="3146949C" w14:textId="77777777" w:rsidR="00700958" w:rsidRDefault="00700958">
      <w:pPr>
        <w:ind w:left="1440"/>
        <w:rPr>
          <w:b/>
          <w:sz w:val="30"/>
          <w:szCs w:val="30"/>
        </w:rPr>
      </w:pPr>
    </w:p>
    <w:p w14:paraId="7BBFE15C" w14:textId="77777777" w:rsidR="00700958" w:rsidRDefault="008614AE">
      <w:pPr>
        <w:pStyle w:val="Heading2"/>
        <w:numPr>
          <w:ilvl w:val="0"/>
          <w:numId w:val="1"/>
        </w:numPr>
      </w:pPr>
      <w:bookmarkStart w:id="3" w:name="_4l232xyvj8dw" w:colFirst="0" w:colLast="0"/>
      <w:bookmarkEnd w:id="3"/>
      <w:r>
        <w:t>Seafoods</w:t>
      </w:r>
    </w:p>
    <w:p w14:paraId="0B358B93" w14:textId="77777777" w:rsidR="00700958" w:rsidRDefault="008614AE">
      <w:pPr>
        <w:ind w:left="1440"/>
        <w:rPr>
          <w:b/>
        </w:rPr>
      </w:pPr>
      <w:r>
        <w:rPr>
          <w:b/>
        </w:rPr>
        <w:t>Shrimp</w:t>
      </w:r>
    </w:p>
    <w:p w14:paraId="20383157" w14:textId="77777777" w:rsidR="00700958" w:rsidRPr="00D4235D" w:rsidRDefault="008614AE">
      <w:pPr>
        <w:ind w:left="1440"/>
        <w:rPr>
          <w:lang w:val="en-CA"/>
        </w:rPr>
      </w:pPr>
      <w:r w:rsidRPr="00D4235D">
        <w:rPr>
          <w:lang w:val="en-CA"/>
        </w:rPr>
        <w:t>Shrimp has high nutritional value in diet, and can be steamed or fried. Shrimp    is easy to digest and is food for people who are weak and need to be nursed after illness.</w:t>
      </w:r>
    </w:p>
    <w:p w14:paraId="26C98D28" w14:textId="77777777" w:rsidR="00700958" w:rsidRDefault="008614AE">
      <w:pPr>
        <w:ind w:left="720"/>
      </w:pPr>
      <w:r>
        <w:rPr>
          <w:noProof/>
        </w:rPr>
        <w:lastRenderedPageBreak/>
        <w:drawing>
          <wp:inline distT="114300" distB="114300" distL="114300" distR="114300" wp14:anchorId="4D065559" wp14:editId="07051A15">
            <wp:extent cx="2043113" cy="1859843"/>
            <wp:effectExtent l="0" t="0" r="0" b="0"/>
            <wp:docPr id="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6"/>
                    <a:srcRect/>
                    <a:stretch>
                      <a:fillRect/>
                    </a:stretch>
                  </pic:blipFill>
                  <pic:spPr>
                    <a:xfrm>
                      <a:off x="0" y="0"/>
                      <a:ext cx="2043113" cy="1859843"/>
                    </a:xfrm>
                    <a:prstGeom prst="rect">
                      <a:avLst/>
                    </a:prstGeom>
                    <a:ln/>
                  </pic:spPr>
                </pic:pic>
              </a:graphicData>
            </a:graphic>
          </wp:inline>
        </w:drawing>
      </w:r>
    </w:p>
    <w:p w14:paraId="1D38F400" w14:textId="6AF461CD" w:rsidR="00700958" w:rsidRDefault="008614AE">
      <w:pPr>
        <w:ind w:left="1440"/>
        <w:rPr>
          <w:color w:val="1155CC"/>
          <w:u w:val="single"/>
        </w:rPr>
      </w:pPr>
      <w:r w:rsidRPr="00D4235D">
        <w:rPr>
          <w:lang w:val="en-CA"/>
        </w:rPr>
        <w:t xml:space="preserve">reference: </w:t>
      </w:r>
      <w:hyperlink r:id="rId27" w:anchor="aid=22012181&amp;pic=cc11728b4710b91294cea1a4c9fdfc0392452258">
        <w:r w:rsidRPr="00D4235D">
          <w:rPr>
            <w:color w:val="1155CC"/>
            <w:u w:val="single"/>
            <w:lang w:val="en-CA"/>
          </w:rPr>
          <w:t>https://baike.baidu.com/pic/%E8%99%BE/65649/22012181/cc11728b4710b91294cea1a4c9fdfc0392452258?fr=lemma&amp;c</w:t>
        </w:r>
        <w:r w:rsidRPr="00D4235D">
          <w:rPr>
            <w:color w:val="1155CC"/>
            <w:u w:val="single"/>
            <w:lang w:val="en-CA"/>
          </w:rPr>
          <w:t>t</w:t>
        </w:r>
        <w:r w:rsidRPr="00D4235D">
          <w:rPr>
            <w:color w:val="1155CC"/>
            <w:u w:val="single"/>
            <w:lang w:val="en-CA"/>
          </w:rPr>
          <w:t>=</w:t>
        </w:r>
        <w:r w:rsidRPr="00D4235D">
          <w:rPr>
            <w:color w:val="1155CC"/>
            <w:u w:val="single"/>
            <w:lang w:val="en-CA"/>
          </w:rPr>
          <w:t>cover#aid=22012181&amp;pic=cc11728b4710b91294cea1a4c9fdfc0392452258</w:t>
        </w:r>
      </w:hyperlink>
    </w:p>
    <w:p w14:paraId="3C58DD40" w14:textId="7568EC92" w:rsidR="00D4235D" w:rsidRPr="00D4235D" w:rsidRDefault="00D4235D">
      <w:pPr>
        <w:ind w:left="1440"/>
        <w:rPr>
          <w:rFonts w:hint="eastAsia"/>
          <w:b/>
          <w:lang w:val="en-CA"/>
        </w:rPr>
      </w:pPr>
      <w:r>
        <w:rPr>
          <w:b/>
          <w:lang w:val="en-CA"/>
        </w:rPr>
        <w:fldChar w:fldCharType="begin"/>
      </w:r>
      <w:r>
        <w:rPr>
          <w:rFonts w:hint="eastAsia"/>
          <w:b/>
          <w:lang w:val="en-CA"/>
        </w:rPr>
        <w:instrText xml:space="preserve"> ADDIN ZOTERO_ITEM CSL_CITATION {"citationID":"rh1nFkE0","properties":{"formattedCitation":"(\\uc0\\u34430{}\\uc0\\u22270{}\\uc0\\u29255{}_\\uc0\\u30334{}\\uc0\\u24230{}\\uc0\\u30334{}\\uc0\\u31185{}, n.d.)","plainCitation":"(虾图片_百度百科, n.d.)","noteIndex":0},"citationItems":[{"id":39,"uris":["http://zotero.org/users/local/Zev4HC4U/items/7X7V8YDN"],"uri":["http://zotero.org/users/local/Zev4HC4U/items/7X7V8YDN"],"itemData":{"id":39,"type":"webpage","title":"虾图片_百度百科","URL":"https://baike.baidu.com/pic/%E8%99</w:instrText>
      </w:r>
      <w:r>
        <w:rPr>
          <w:b/>
          <w:lang w:val="en-CA"/>
        </w:rPr>
        <w:instrText xml:space="preserve">%BE/65649/22012181/cc11728b4710b91294cea1a4c9fdfc0392452258?fr=lemma&amp;ct=cover#aid=22012181&amp;pic=cc11728b4710b91294cea1a4c9fdfc0392452258","accessed":{"date-parts":[["2021",10,22]]}}}],"schema":"https://github.com/citation-style-language/schema/raw/master/csl-citation.json"} </w:instrText>
      </w:r>
      <w:r>
        <w:rPr>
          <w:b/>
          <w:lang w:val="en-CA"/>
        </w:rPr>
        <w:fldChar w:fldCharType="separate"/>
      </w:r>
      <w:r w:rsidRPr="00D4235D">
        <w:rPr>
          <w:rFonts w:ascii="SimSun" w:eastAsia="SimSun" w:cs="Times New Roman"/>
          <w:lang w:val="en-US"/>
        </w:rPr>
        <w:t>(虾图片_百度百科, n.d.)</w:t>
      </w:r>
      <w:r>
        <w:rPr>
          <w:b/>
          <w:lang w:val="en-CA"/>
        </w:rPr>
        <w:fldChar w:fldCharType="end"/>
      </w:r>
    </w:p>
    <w:p w14:paraId="2CF56DE1" w14:textId="77777777" w:rsidR="00700958" w:rsidRPr="00D4235D" w:rsidRDefault="008614AE">
      <w:pPr>
        <w:spacing w:before="240" w:after="240"/>
        <w:ind w:left="1440"/>
        <w:rPr>
          <w:b/>
          <w:lang w:val="en-CA"/>
        </w:rPr>
      </w:pPr>
      <w:r w:rsidRPr="00D4235D">
        <w:rPr>
          <w:color w:val="191B26"/>
          <w:lang w:val="en-CA"/>
        </w:rPr>
        <w:t>ID:</w:t>
      </w:r>
      <w:r w:rsidRPr="00D4235D">
        <w:rPr>
          <w:color w:val="191B26"/>
          <w:sz w:val="20"/>
          <w:szCs w:val="20"/>
          <w:lang w:val="en-CA"/>
        </w:rPr>
        <w:t>mcPOmr</w:t>
      </w:r>
    </w:p>
    <w:p w14:paraId="5E852E52" w14:textId="77777777" w:rsidR="00700958" w:rsidRPr="00D4235D" w:rsidRDefault="00700958">
      <w:pPr>
        <w:ind w:left="1440"/>
        <w:rPr>
          <w:b/>
          <w:lang w:val="en-CA"/>
        </w:rPr>
      </w:pPr>
    </w:p>
    <w:p w14:paraId="364EFAF9" w14:textId="77777777" w:rsidR="00700958" w:rsidRPr="00D4235D" w:rsidRDefault="008614AE">
      <w:pPr>
        <w:ind w:left="720" w:firstLine="720"/>
        <w:rPr>
          <w:b/>
          <w:lang w:val="en-CA"/>
        </w:rPr>
      </w:pPr>
      <w:r w:rsidRPr="00D4235D">
        <w:rPr>
          <w:b/>
          <w:lang w:val="en-CA"/>
        </w:rPr>
        <w:t>Scallops</w:t>
      </w:r>
    </w:p>
    <w:p w14:paraId="0EFEED9D" w14:textId="77777777" w:rsidR="00700958" w:rsidRPr="00D4235D" w:rsidRDefault="008614AE">
      <w:pPr>
        <w:ind w:left="1440"/>
        <w:rPr>
          <w:lang w:val="en-CA"/>
        </w:rPr>
      </w:pPr>
      <w:r w:rsidRPr="00D4235D">
        <w:rPr>
          <w:lang w:val="en-CA"/>
        </w:rPr>
        <w:t>The main nutrient component of the edible part of scallops is protein, which is similar to fish and shrimp. It is an important aquatic food that integrates food, medicine a</w:t>
      </w:r>
      <w:r w:rsidRPr="00D4235D">
        <w:rPr>
          <w:lang w:val="en-CA"/>
        </w:rPr>
        <w:t>nd nourishment. Scallops are widely distributed in all sea areas of the world.</w:t>
      </w:r>
    </w:p>
    <w:p w14:paraId="64EE5AA1" w14:textId="77777777" w:rsidR="00700958" w:rsidRDefault="008614AE">
      <w:pPr>
        <w:ind w:left="720" w:firstLine="720"/>
      </w:pPr>
      <w:r>
        <w:rPr>
          <w:noProof/>
        </w:rPr>
        <w:drawing>
          <wp:inline distT="114300" distB="114300" distL="114300" distR="114300" wp14:anchorId="69C64B41" wp14:editId="7741DC38">
            <wp:extent cx="1903258" cy="1423988"/>
            <wp:effectExtent l="0" t="0" r="0" b="0"/>
            <wp:docPr id="2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8"/>
                    <a:srcRect/>
                    <a:stretch>
                      <a:fillRect/>
                    </a:stretch>
                  </pic:blipFill>
                  <pic:spPr>
                    <a:xfrm>
                      <a:off x="0" y="0"/>
                      <a:ext cx="1903258" cy="1423988"/>
                    </a:xfrm>
                    <a:prstGeom prst="rect">
                      <a:avLst/>
                    </a:prstGeom>
                    <a:ln/>
                  </pic:spPr>
                </pic:pic>
              </a:graphicData>
            </a:graphic>
          </wp:inline>
        </w:drawing>
      </w:r>
    </w:p>
    <w:p w14:paraId="2717ADFA" w14:textId="77777777" w:rsidR="00700958" w:rsidRDefault="00700958">
      <w:pPr>
        <w:ind w:left="720"/>
      </w:pPr>
    </w:p>
    <w:p w14:paraId="527A2157" w14:textId="55489F6A" w:rsidR="00700958" w:rsidRDefault="008614AE">
      <w:pPr>
        <w:ind w:left="1440"/>
        <w:rPr>
          <w:lang w:val="en-CA"/>
        </w:rPr>
      </w:pPr>
      <w:r w:rsidRPr="00D4235D">
        <w:rPr>
          <w:lang w:val="en-CA"/>
        </w:rPr>
        <w:t xml:space="preserve">reference: </w:t>
      </w:r>
      <w:hyperlink r:id="rId29" w:anchor="aid=0&amp;pic=4ec2d5628535e5ddac76acf377c6a7efce1b6247">
        <w:r w:rsidRPr="00D4235D">
          <w:rPr>
            <w:color w:val="1155CC"/>
            <w:u w:val="single"/>
            <w:lang w:val="en-CA"/>
          </w:rPr>
          <w:t>https://baike.baidu.com/pic/%E6%89%87%E8%B4%9D/1047097/0/4ec2d5628</w:t>
        </w:r>
        <w:r w:rsidRPr="00D4235D">
          <w:rPr>
            <w:color w:val="1155CC"/>
            <w:u w:val="single"/>
            <w:lang w:val="en-CA"/>
          </w:rPr>
          <w:t>535e5ddac76acf377c6a7efce</w:t>
        </w:r>
        <w:r w:rsidRPr="00D4235D">
          <w:rPr>
            <w:color w:val="1155CC"/>
            <w:u w:val="single"/>
            <w:lang w:val="en-CA"/>
          </w:rPr>
          <w:t>1</w:t>
        </w:r>
        <w:r w:rsidRPr="00D4235D">
          <w:rPr>
            <w:color w:val="1155CC"/>
            <w:u w:val="single"/>
            <w:lang w:val="en-CA"/>
          </w:rPr>
          <w:t>b6247?fr=lemma&amp;ct=single#aid=0&amp;pic=4ec2d5628535e5ddac76acf377c6a7efce1b6247</w:t>
        </w:r>
      </w:hyperlink>
      <w:r w:rsidRPr="00D4235D">
        <w:rPr>
          <w:lang w:val="en-CA"/>
        </w:rPr>
        <w:t xml:space="preserve"> </w:t>
      </w:r>
    </w:p>
    <w:p w14:paraId="5E188171" w14:textId="0538DEE8" w:rsidR="00D4235D" w:rsidRPr="00D4235D" w:rsidRDefault="00D4235D">
      <w:pPr>
        <w:ind w:left="1440"/>
        <w:rPr>
          <w:rFonts w:hint="eastAsia"/>
          <w:lang w:val="en-CA"/>
        </w:rPr>
      </w:pPr>
      <w:r>
        <w:rPr>
          <w:lang w:val="en-CA"/>
        </w:rPr>
        <w:fldChar w:fldCharType="begin"/>
      </w:r>
      <w:r>
        <w:rPr>
          <w:rFonts w:hint="eastAsia"/>
          <w:lang w:val="en-CA"/>
        </w:rPr>
        <w:instrText xml:space="preserve"> ADDIN ZOTERO_ITEM CSL_CITATION {"citationID":"KCiV8xQy","properties":{"formattedCitation":"(\\uc0\\u25159{}\\uc0\\u36125{}\\uc0\\u22270{}\\uc0\\u29255{}_\\uc0\\u30334{}\\uc0\\u24230{}\\uc0\\u30334{}\\uc0\\u31185{}, n.d.)","plainCitation":"(扇贝图片_百度百科, n.d.)","noteIndex":0},"citationItems":[{"id":41,"uris":["http://zotero.org/users/local/Zev4HC4U/items/JAVC6C4V"],"uri":["http://zotero.org/users/local/Zev4HC4U/items/JAVC6C4V"],"itemData":{"id":41,"type":"webpage","title":"扇贝图片_百度百科","URL":"https://baike.bai</w:instrText>
      </w:r>
      <w:r>
        <w:rPr>
          <w:lang w:val="en-CA"/>
        </w:rPr>
        <w:instrText xml:space="preserve">du.com/pic/%E6%89%87%E8%B4%9D/1047097/0/4ec2d5628535e5ddac76acf377c6a7efce1b6247?fr=lemma&amp;ct=single#aid=0&amp;pic=4ec2d5628535e5ddac76acf377c6a7efce1b6247","accessed":{"date-parts":[["2021",10,22]]}}}],"schema":"https://github.com/citation-style-language/schema/raw/master/csl-citation.json"} </w:instrText>
      </w:r>
      <w:r>
        <w:rPr>
          <w:lang w:val="en-CA"/>
        </w:rPr>
        <w:fldChar w:fldCharType="separate"/>
      </w:r>
      <w:r w:rsidRPr="00D4235D">
        <w:rPr>
          <w:rFonts w:ascii="SimSun" w:eastAsia="SimSun" w:cs="Times New Roman"/>
          <w:lang w:val="en-US"/>
        </w:rPr>
        <w:t>(扇贝图片_百度百科, n.d.)</w:t>
      </w:r>
      <w:r>
        <w:rPr>
          <w:lang w:val="en-CA"/>
        </w:rPr>
        <w:fldChar w:fldCharType="end"/>
      </w:r>
    </w:p>
    <w:p w14:paraId="325DF86C" w14:textId="77777777" w:rsidR="00700958" w:rsidRPr="00D4235D" w:rsidRDefault="008614AE">
      <w:pPr>
        <w:spacing w:before="240" w:after="240"/>
        <w:ind w:left="1440"/>
        <w:rPr>
          <w:lang w:val="en-CA"/>
        </w:rPr>
      </w:pPr>
      <w:r w:rsidRPr="00D4235D">
        <w:rPr>
          <w:color w:val="191B26"/>
          <w:lang w:val="en-CA"/>
        </w:rPr>
        <w:t>ID:</w:t>
      </w:r>
      <w:r w:rsidRPr="00D4235D">
        <w:rPr>
          <w:color w:val="191B26"/>
          <w:sz w:val="20"/>
          <w:szCs w:val="20"/>
          <w:lang w:val="en-CA"/>
        </w:rPr>
        <w:t>I-hDb_</w:t>
      </w:r>
    </w:p>
    <w:p w14:paraId="5A101DB3" w14:textId="77777777" w:rsidR="00700958" w:rsidRPr="00D4235D" w:rsidRDefault="00700958">
      <w:pPr>
        <w:ind w:left="1440"/>
        <w:rPr>
          <w:lang w:val="en-CA"/>
        </w:rPr>
      </w:pPr>
    </w:p>
    <w:p w14:paraId="37504D65" w14:textId="77777777" w:rsidR="00700958" w:rsidRPr="00D4235D" w:rsidRDefault="008614AE">
      <w:pPr>
        <w:ind w:left="720" w:firstLine="720"/>
        <w:rPr>
          <w:b/>
          <w:lang w:val="en-CA"/>
        </w:rPr>
      </w:pPr>
      <w:r w:rsidRPr="00D4235D">
        <w:rPr>
          <w:b/>
          <w:lang w:val="en-CA"/>
        </w:rPr>
        <w:t>Squid</w:t>
      </w:r>
    </w:p>
    <w:p w14:paraId="1EB5EEB7" w14:textId="77777777" w:rsidR="00700958" w:rsidRPr="00D4235D" w:rsidRDefault="008614AE">
      <w:pPr>
        <w:ind w:left="1440"/>
        <w:rPr>
          <w:lang w:val="en-CA"/>
        </w:rPr>
      </w:pPr>
      <w:r w:rsidRPr="00D4235D">
        <w:rPr>
          <w:lang w:val="en-CA"/>
        </w:rPr>
        <w:t>Squid is rich in calcium, phosphorus, and iron, which is good for bone development and hematopoiesis, and can effectively treat anemia. Squid also helps detoxify and detoxify the liver, promotes body meta</w:t>
      </w:r>
      <w:r w:rsidRPr="00D4235D">
        <w:rPr>
          <w:lang w:val="en-CA"/>
        </w:rPr>
        <w:lastRenderedPageBreak/>
        <w:t>bolism, and has anti-fatigue, nourishing yin and bea</w:t>
      </w:r>
      <w:r w:rsidRPr="00D4235D">
        <w:rPr>
          <w:lang w:val="en-CA"/>
        </w:rPr>
        <w:t xml:space="preserve">uty, and anti-aging effects. </w:t>
      </w:r>
    </w:p>
    <w:p w14:paraId="44939FD9" w14:textId="77777777" w:rsidR="00700958" w:rsidRDefault="008614AE">
      <w:pPr>
        <w:ind w:left="720" w:firstLine="720"/>
      </w:pPr>
      <w:r>
        <w:rPr>
          <w:noProof/>
        </w:rPr>
        <w:drawing>
          <wp:inline distT="114300" distB="114300" distL="114300" distR="114300" wp14:anchorId="34AA47DB" wp14:editId="03936B9D">
            <wp:extent cx="1814513" cy="1215723"/>
            <wp:effectExtent l="0" t="0" r="0" b="0"/>
            <wp:docPr id="3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0"/>
                    <a:srcRect/>
                    <a:stretch>
                      <a:fillRect/>
                    </a:stretch>
                  </pic:blipFill>
                  <pic:spPr>
                    <a:xfrm>
                      <a:off x="0" y="0"/>
                      <a:ext cx="1814513" cy="1215723"/>
                    </a:xfrm>
                    <a:prstGeom prst="rect">
                      <a:avLst/>
                    </a:prstGeom>
                    <a:ln/>
                  </pic:spPr>
                </pic:pic>
              </a:graphicData>
            </a:graphic>
          </wp:inline>
        </w:drawing>
      </w:r>
    </w:p>
    <w:p w14:paraId="6E68189A" w14:textId="77777777" w:rsidR="00700958" w:rsidRDefault="00700958">
      <w:pPr>
        <w:ind w:left="720"/>
      </w:pPr>
    </w:p>
    <w:p w14:paraId="2A84C4CE" w14:textId="71CC2CF7" w:rsidR="00700958" w:rsidRDefault="008614AE">
      <w:pPr>
        <w:ind w:left="1440"/>
      </w:pPr>
      <w:r>
        <w:rPr>
          <w:rFonts w:ascii="Arial Unicode MS" w:eastAsia="Arial Unicode MS" w:hAnsi="Arial Unicode MS" w:cs="Arial Unicode MS"/>
        </w:rPr>
        <w:t>reference</w:t>
      </w:r>
      <w:r>
        <w:rPr>
          <w:rFonts w:ascii="Arial Unicode MS" w:eastAsia="Arial Unicode MS" w:hAnsi="Arial Unicode MS" w:cs="Arial Unicode MS"/>
        </w:rPr>
        <w:t>：</w:t>
      </w:r>
      <w:hyperlink r:id="rId31" w:anchor="aid=0&amp;pic=b58f8c5494eef01fa865dbd1edfe9925bc317db5">
        <w:r>
          <w:rPr>
            <w:color w:val="1155CC"/>
            <w:u w:val="single"/>
          </w:rPr>
          <w:t>https://baike.baidu.c</w:t>
        </w:r>
        <w:r>
          <w:rPr>
            <w:color w:val="1155CC"/>
            <w:u w:val="single"/>
          </w:rPr>
          <w:t>om/pic/%E9%B1%BF%E9%B1%BC/1025999/0/b58f8c5494eef01fa865dbd1edf</w:t>
        </w:r>
        <w:r>
          <w:rPr>
            <w:color w:val="1155CC"/>
            <w:u w:val="single"/>
          </w:rPr>
          <w:t>e</w:t>
        </w:r>
        <w:r>
          <w:rPr>
            <w:color w:val="1155CC"/>
            <w:u w:val="single"/>
          </w:rPr>
          <w:t>9925bc317db5?fr=lemma&amp;ct=single#aid=0&amp;pic=b58f8c5494eef01fa865dbd1edfe9925bc317db5</w:t>
        </w:r>
      </w:hyperlink>
      <w:r>
        <w:t xml:space="preserve"> </w:t>
      </w:r>
    </w:p>
    <w:p w14:paraId="40E5F2E5" w14:textId="23359F79" w:rsidR="00D4235D" w:rsidRDefault="00D4235D">
      <w:pPr>
        <w:ind w:left="1440"/>
        <w:rPr>
          <w:rFonts w:hint="eastAsia"/>
        </w:rPr>
      </w:pPr>
      <w:r>
        <w:fldChar w:fldCharType="begin"/>
      </w:r>
      <w:r>
        <w:rPr>
          <w:rFonts w:hint="eastAsia"/>
        </w:rPr>
        <w:instrText xml:space="preserve"> ADDIN ZOTERO_ITEM CSL_CITATION {"citationID":"OhrKwDzb","properties":{"formattedCitation":"(\\uc0\\u40063{}\\uc0\\u40060{}\\uc0\\u22270{}\\uc0\\u29255{}_\\uc0\\u30334{}\\uc0\\u24230{}\\uc0\\u30334{}\\uc0\\u31185{}, n.d.)","plainCitation":"(鱿鱼图片_百度百科, n.d.)","noteIndex":0},"citationItems":[{"id":43,"uris":["http://zotero.org/users/local/Zev4HC4U/items/79955EFC"],"uri":["http://zotero.org/users/local/Zev4HC4U/items/79955EFC"],"itemData":{"id":43,"type":"webpage","title":"鱿鱼图片_百度百科","URL":"https://baike.bai</w:instrText>
      </w:r>
      <w:r>
        <w:instrText xml:space="preserve">du.com/pic/%E9%B1%BF%E9%B1%BC/1025999/0/b58f8c5494eef01fa865dbd1edfe9925bc317db5?fr=lemma&amp;ct=single#aid=0&amp;pic=b58f8c5494eef01fa865dbd1edfe9925bc317db5","accessed":{"date-parts":[["2021",10,22]]}}}],"schema":"https://github.com/citation-style-language/schema/raw/master/csl-citation.json"} </w:instrText>
      </w:r>
      <w:r>
        <w:fldChar w:fldCharType="separate"/>
      </w:r>
      <w:r w:rsidRPr="00D4235D">
        <w:rPr>
          <w:rFonts w:ascii="SimSun" w:eastAsia="SimSun" w:cs="Times New Roman"/>
          <w:lang w:val="en-US"/>
        </w:rPr>
        <w:t>(鱿鱼图片_百度百科, n.d.)</w:t>
      </w:r>
      <w:r>
        <w:fldChar w:fldCharType="end"/>
      </w:r>
    </w:p>
    <w:p w14:paraId="427EEC3A" w14:textId="77777777" w:rsidR="00700958" w:rsidRPr="00D4235D" w:rsidRDefault="008614AE">
      <w:pPr>
        <w:spacing w:before="240" w:after="240"/>
        <w:ind w:left="1440"/>
        <w:rPr>
          <w:lang w:val="en-CA"/>
        </w:rPr>
      </w:pPr>
      <w:r w:rsidRPr="00D4235D">
        <w:rPr>
          <w:color w:val="191B26"/>
          <w:lang w:val="en-CA"/>
        </w:rPr>
        <w:t>ID:</w:t>
      </w:r>
      <w:r w:rsidRPr="00D4235D">
        <w:rPr>
          <w:color w:val="191B26"/>
          <w:sz w:val="20"/>
          <w:szCs w:val="20"/>
          <w:lang w:val="en-CA"/>
        </w:rPr>
        <w:t>pfnzS4</w:t>
      </w:r>
    </w:p>
    <w:p w14:paraId="1A393B4C" w14:textId="77777777" w:rsidR="00700958" w:rsidRPr="00D4235D" w:rsidRDefault="00700958">
      <w:pPr>
        <w:ind w:left="1440"/>
        <w:rPr>
          <w:lang w:val="en-CA"/>
        </w:rPr>
      </w:pPr>
    </w:p>
    <w:p w14:paraId="20A49E5D" w14:textId="77777777" w:rsidR="00700958" w:rsidRPr="00D4235D" w:rsidRDefault="008614AE">
      <w:pPr>
        <w:ind w:left="1440"/>
        <w:rPr>
          <w:b/>
          <w:lang w:val="en-CA"/>
        </w:rPr>
      </w:pPr>
      <w:r w:rsidRPr="00D4235D">
        <w:rPr>
          <w:b/>
          <w:lang w:val="en-CA"/>
        </w:rPr>
        <w:t>Crab stick</w:t>
      </w:r>
    </w:p>
    <w:p w14:paraId="665C21C3" w14:textId="77777777" w:rsidR="00700958" w:rsidRPr="00D4235D" w:rsidRDefault="008614AE">
      <w:pPr>
        <w:ind w:left="1440"/>
        <w:rPr>
          <w:lang w:val="en-CA"/>
        </w:rPr>
      </w:pPr>
      <w:r w:rsidRPr="00D4235D">
        <w:rPr>
          <w:lang w:val="en-CA"/>
        </w:rPr>
        <w:t>The crab stick is a simulation of the texture and flavor of the crab legs of Alaska sn</w:t>
      </w:r>
      <w:r w:rsidRPr="00D4235D">
        <w:rPr>
          <w:lang w:val="en-CA"/>
        </w:rPr>
        <w:t>ow crab. The meat is firm and tough, with a salty, slightly sweet and delicious seafood flavor, which is very similar.</w:t>
      </w:r>
    </w:p>
    <w:p w14:paraId="778816B8" w14:textId="77777777" w:rsidR="00700958" w:rsidRDefault="008614AE">
      <w:pPr>
        <w:ind w:left="720" w:firstLine="720"/>
      </w:pPr>
      <w:r>
        <w:rPr>
          <w:noProof/>
        </w:rPr>
        <w:drawing>
          <wp:inline distT="114300" distB="114300" distL="114300" distR="114300" wp14:anchorId="49940B59" wp14:editId="4F8440B4">
            <wp:extent cx="2341576" cy="1542686"/>
            <wp:effectExtent l="0" t="0" r="0" b="0"/>
            <wp:docPr id="3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2"/>
                    <a:srcRect/>
                    <a:stretch>
                      <a:fillRect/>
                    </a:stretch>
                  </pic:blipFill>
                  <pic:spPr>
                    <a:xfrm>
                      <a:off x="0" y="0"/>
                      <a:ext cx="2341576" cy="1542686"/>
                    </a:xfrm>
                    <a:prstGeom prst="rect">
                      <a:avLst/>
                    </a:prstGeom>
                    <a:ln/>
                  </pic:spPr>
                </pic:pic>
              </a:graphicData>
            </a:graphic>
          </wp:inline>
        </w:drawing>
      </w:r>
    </w:p>
    <w:p w14:paraId="3ADC8BBA" w14:textId="77777777" w:rsidR="00700958" w:rsidRDefault="00700958">
      <w:pPr>
        <w:ind w:left="720"/>
      </w:pPr>
    </w:p>
    <w:p w14:paraId="39E93437" w14:textId="77777777" w:rsidR="00700958" w:rsidRDefault="008614AE">
      <w:pPr>
        <w:ind w:left="720" w:firstLine="720"/>
      </w:pPr>
      <w:r>
        <w:t>reference:</w:t>
      </w:r>
    </w:p>
    <w:p w14:paraId="4284ED0F" w14:textId="5B33ADF0" w:rsidR="00700958" w:rsidRDefault="008614AE">
      <w:pPr>
        <w:ind w:left="1440"/>
      </w:pPr>
      <w:hyperlink r:id="rId33" w:anchor="aid=1&amp;pic=7aec54e736d12f2e49b813ca45c2d562843568df">
        <w:r>
          <w:rPr>
            <w:color w:val="1155CC"/>
            <w:u w:val="single"/>
          </w:rPr>
          <w:t>https://baike.baidu.com/pic/%E8%9F%B9%E6%A3%92/249331/1/7aec54e736d12f2e49b813ca45c2d562843568df?fr</w:t>
        </w:r>
        <w:r>
          <w:rPr>
            <w:color w:val="1155CC"/>
            <w:u w:val="single"/>
          </w:rPr>
          <w:t>=</w:t>
        </w:r>
        <w:r>
          <w:rPr>
            <w:color w:val="1155CC"/>
            <w:u w:val="single"/>
          </w:rPr>
          <w:t>lemma&amp;ct=single#aid=1&amp;pic=7aec54e736d12f2e49b813ca45c2d562843568df</w:t>
        </w:r>
      </w:hyperlink>
      <w:r>
        <w:t xml:space="preserve"> </w:t>
      </w:r>
    </w:p>
    <w:p w14:paraId="68A4A6E1" w14:textId="400A44DF" w:rsidR="00D4235D" w:rsidRDefault="00D4235D">
      <w:pPr>
        <w:ind w:left="1440"/>
        <w:rPr>
          <w:rFonts w:hint="eastAsia"/>
        </w:rPr>
      </w:pPr>
      <w:r>
        <w:fldChar w:fldCharType="begin"/>
      </w:r>
      <w:r>
        <w:rPr>
          <w:rFonts w:hint="eastAsia"/>
        </w:rPr>
        <w:instrText xml:space="preserve"> ADDIN ZOTERO_ITEM CSL_CITATION {"citationID":"hGTrFJAt","properties":{"formattedCitation":"(\\uc0\\u34809{}\\uc0\\u26834{}\\uc0\\u22270{}\\uc0\\u29255{}_\\uc0\\u30334{}\\uc0\\u24230{}\\uc0\\u30334{}\\uc0\\u31185{}, n.d.)","plainCitation":"(蟹棒图片_百度百科, n.d.)","noteIndex":0},"citationItems":[{"id":45,"uris":["http://zotero.org/users/local/Zev4HC4U/items/K8897MAJ"],"uri":["http://zotero.org/users/local/Zev4HC4U/items/K8897MAJ"],"itemData":{"id":45,"type":"webpage","title":"蟹棒图片_百度百科","URL":"https://baike.bai</w:instrText>
      </w:r>
      <w:r>
        <w:instrText xml:space="preserve">du.com/pic/%E8%9F%B9%E6%A3%92/249331/1/7aec54e736d12f2e49b813ca45c2d562843568df?fr=lemma&amp;ct=single#aid=1&amp;pic=7aec54e736d12f2e49b813ca45c2d562843568df","accessed":{"date-parts":[["2021",10,22]]}}}],"schema":"https://github.com/citation-style-language/schema/raw/master/csl-citation.json"} </w:instrText>
      </w:r>
      <w:r>
        <w:fldChar w:fldCharType="separate"/>
      </w:r>
      <w:r w:rsidRPr="00D4235D">
        <w:rPr>
          <w:rFonts w:ascii="SimSun" w:eastAsia="SimSun" w:cs="Times New Roman"/>
          <w:lang w:val="en-US"/>
        </w:rPr>
        <w:t>(蟹棒图片_百度百科, n.d.)</w:t>
      </w:r>
      <w:r>
        <w:fldChar w:fldCharType="end"/>
      </w:r>
    </w:p>
    <w:p w14:paraId="00873271" w14:textId="77777777" w:rsidR="00700958" w:rsidRPr="00D4235D" w:rsidRDefault="008614AE">
      <w:pPr>
        <w:spacing w:before="240" w:after="240"/>
        <w:ind w:left="1440"/>
        <w:rPr>
          <w:lang w:val="en-CA"/>
        </w:rPr>
      </w:pPr>
      <w:r w:rsidRPr="00D4235D">
        <w:rPr>
          <w:color w:val="191B26"/>
          <w:lang w:val="en-CA"/>
        </w:rPr>
        <w:t>ID:</w:t>
      </w:r>
      <w:r w:rsidRPr="00D4235D">
        <w:rPr>
          <w:color w:val="191B26"/>
          <w:sz w:val="20"/>
          <w:szCs w:val="20"/>
          <w:lang w:val="en-CA"/>
        </w:rPr>
        <w:t>AQqEj2</w:t>
      </w:r>
    </w:p>
    <w:p w14:paraId="5DA6D24B" w14:textId="77777777" w:rsidR="00700958" w:rsidRPr="00D4235D" w:rsidRDefault="00700958">
      <w:pPr>
        <w:ind w:left="1440"/>
        <w:rPr>
          <w:lang w:val="en-CA"/>
        </w:rPr>
      </w:pPr>
    </w:p>
    <w:p w14:paraId="63DE7EC2" w14:textId="77777777" w:rsidR="00700958" w:rsidRPr="00D4235D" w:rsidRDefault="00700958">
      <w:pPr>
        <w:ind w:left="720"/>
        <w:rPr>
          <w:sz w:val="30"/>
          <w:szCs w:val="30"/>
          <w:lang w:val="en-CA"/>
        </w:rPr>
      </w:pPr>
    </w:p>
    <w:p w14:paraId="69B1B2EA" w14:textId="77777777" w:rsidR="00700958" w:rsidRPr="00D4235D" w:rsidRDefault="008614AE">
      <w:pPr>
        <w:ind w:left="1440"/>
        <w:rPr>
          <w:b/>
          <w:lang w:val="en-CA"/>
        </w:rPr>
      </w:pPr>
      <w:r w:rsidRPr="00D4235D">
        <w:rPr>
          <w:b/>
          <w:lang w:val="en-CA"/>
        </w:rPr>
        <w:t>Fish</w:t>
      </w:r>
    </w:p>
    <w:p w14:paraId="61299E10" w14:textId="77777777" w:rsidR="00700958" w:rsidRPr="00D4235D" w:rsidRDefault="008614AE">
      <w:pPr>
        <w:ind w:left="1440"/>
        <w:rPr>
          <w:lang w:val="en-CA"/>
        </w:rPr>
      </w:pPr>
      <w:r w:rsidRPr="00D4235D">
        <w:rPr>
          <w:lang w:val="en-CA"/>
        </w:rPr>
        <w:t>Fis</w:t>
      </w:r>
      <w:r w:rsidRPr="00D4235D">
        <w:rPr>
          <w:lang w:val="en-CA"/>
        </w:rPr>
        <w:t xml:space="preserve">h is a good tonic aquatic food, not only tastes delicious, but also has high nutritional value. Its protein content is twice that of </w:t>
      </w:r>
      <w:r w:rsidRPr="00D4235D">
        <w:rPr>
          <w:lang w:val="en-CA"/>
        </w:rPr>
        <w:lastRenderedPageBreak/>
        <w:t>pork, and it is a high-quality protein with a high absorption rate by the human body. Fish is good for enhancing memory, pr</w:t>
      </w:r>
      <w:r w:rsidRPr="00D4235D">
        <w:rPr>
          <w:lang w:val="en-CA"/>
        </w:rPr>
        <w:t>otecting eyesight, and eliminating inflammation. In addition, most people choose fish with few spines as hot pot ingredients.</w:t>
      </w:r>
    </w:p>
    <w:p w14:paraId="14A1AA9A" w14:textId="77777777" w:rsidR="00700958" w:rsidRPr="00D4235D" w:rsidRDefault="00700958">
      <w:pPr>
        <w:ind w:left="1440"/>
        <w:rPr>
          <w:lang w:val="en-CA"/>
        </w:rPr>
      </w:pPr>
    </w:p>
    <w:p w14:paraId="191A80CF" w14:textId="77777777" w:rsidR="00700958" w:rsidRDefault="008614AE">
      <w:pPr>
        <w:ind w:left="1440"/>
      </w:pPr>
      <w:r>
        <w:rPr>
          <w:noProof/>
        </w:rPr>
        <w:drawing>
          <wp:inline distT="114300" distB="114300" distL="114300" distR="114300" wp14:anchorId="1FB31E65" wp14:editId="35A1DCD6">
            <wp:extent cx="2138363" cy="1424149"/>
            <wp:effectExtent l="0" t="0" r="0" b="0"/>
            <wp:docPr id="3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4"/>
                    <a:srcRect/>
                    <a:stretch>
                      <a:fillRect/>
                    </a:stretch>
                  </pic:blipFill>
                  <pic:spPr>
                    <a:xfrm>
                      <a:off x="0" y="0"/>
                      <a:ext cx="2138363" cy="1424149"/>
                    </a:xfrm>
                    <a:prstGeom prst="rect">
                      <a:avLst/>
                    </a:prstGeom>
                    <a:ln/>
                  </pic:spPr>
                </pic:pic>
              </a:graphicData>
            </a:graphic>
          </wp:inline>
        </w:drawing>
      </w:r>
    </w:p>
    <w:p w14:paraId="28CC34C8" w14:textId="77777777" w:rsidR="00700958" w:rsidRDefault="00700958">
      <w:pPr>
        <w:ind w:left="1440"/>
      </w:pPr>
    </w:p>
    <w:p w14:paraId="3D119D3F" w14:textId="6500F9BF" w:rsidR="00700958" w:rsidRDefault="008614AE">
      <w:pPr>
        <w:ind w:left="1440"/>
      </w:pPr>
      <w:r>
        <w:t>reference:</w:t>
      </w:r>
      <w:hyperlink r:id="rId35">
        <w:r>
          <w:rPr>
            <w:color w:val="1155CC"/>
            <w:u w:val="single"/>
          </w:rPr>
          <w:t>https://image.baidu.com/search/detail?ct=503316480&amp;z=0&amp;ipn=d&amp;word=%E9%B1%BC%E7%81%AB%E9%94%85&amp;step_word=&amp;hs=0&amp;pn=0&amp;spn=0&amp;di</w:t>
        </w:r>
        <w:r>
          <w:rPr>
            <w:color w:val="1155CC"/>
            <w:u w:val="single"/>
          </w:rPr>
          <w:t>=187440&amp;pi=0&amp;rn=1&amp;tn=baiduimagedetail&amp;is=0%2C0&amp;istype=2&amp;ie=utf-8&amp;oe=utf-8&amp;in=&amp;cl=2&amp;lm=-1&amp;st=-1&amp;cs=1048033057%2C27186748&amp;os=2907353612%2C3663762738&amp;simid=4278536292%2C832411829&amp;adpicid=0&amp;lpn=0&amp;ln=1984&amp;fr=&amp;fmq=1634766334062_R&amp;fm=result&amp;ic=&amp;s=undefined&amp;hd=&amp;la</w:t>
        </w:r>
        <w:r>
          <w:rPr>
            <w:color w:val="1155CC"/>
            <w:u w:val="single"/>
          </w:rPr>
          <w:t>test=&amp;copyright=&amp;se=&amp;sme=&amp;tab=0&amp;width=&amp;height=&amp;face=undefined&amp;ist=&amp;jit=&amp;cg=&amp;bdtype=0&amp;oriquery=&amp;objurl=https%3A%2F%2Fgimg2.baidu.com%2Fimage_search%2Fsrc%3Dhttp%3A%2F%2Fwww.ktui.cn%2Fwp-content%2Fuploads%2F2020%2F04%2F1578999837546890.jpg%26refer%3Dhttp%3A%</w:t>
        </w:r>
        <w:r>
          <w:rPr>
            <w:color w:val="1155CC"/>
            <w:u w:val="single"/>
          </w:rPr>
          <w:t>2F%2Fwww.ktui.cn%26app%3D2002%26size%3Df9999%2C10000%26q%3Da80%26n%3D0%26g%3D0n%26fmt%3Djpeg%3Fsec%3D1637358365%26t%3D4dd355285430cfb457fcf13cfceb41a3&amp;fromurl=ippr_z2C%24qAzdH3FAzdH3Fooo_z%26e3Bfzz5j_z%26e3BvgAzdH3Frjtx7gAzdH3FoiAzdH3FgjofAzdH3Fcc89a_z%26e</w:t>
        </w:r>
        <w:r>
          <w:rPr>
            <w:color w:val="1155CC"/>
            <w:u w:val="single"/>
          </w:rPr>
          <w:t>3Bip4</w:t>
        </w:r>
        <w:r>
          <w:rPr>
            <w:color w:val="1155CC"/>
            <w:u w:val="single"/>
          </w:rPr>
          <w:t>s</w:t>
        </w:r>
        <w:r>
          <w:rPr>
            <w:color w:val="1155CC"/>
            <w:u w:val="single"/>
          </w:rPr>
          <w:t>&amp;gsm=1&amp;rpstart=0&amp;rpnum=0&amp;islist=&amp;querylist=&amp;nojc=undefined&amp;dyTabStr=MCwzLDIsNCwxLDUsNyw4LDYsOQ%3D%3D</w:t>
        </w:r>
      </w:hyperlink>
      <w:r>
        <w:t xml:space="preserve"> </w:t>
      </w:r>
    </w:p>
    <w:p w14:paraId="717A1350" w14:textId="10A50253" w:rsidR="00D4235D" w:rsidRDefault="00D4235D">
      <w:pPr>
        <w:ind w:left="1440"/>
        <w:rPr>
          <w:rFonts w:hint="eastAsia"/>
        </w:rPr>
      </w:pPr>
      <w:r>
        <w:fldChar w:fldCharType="begin"/>
      </w:r>
      <w:r>
        <w:instrText xml:space="preserve"> ADDIN ZOTERO_ITEM CSL_CITATION {"citationID":"gFOYFLLm","properties":{"formattedCitation":"(\\uc0\\u40060{}\\uc0\\u28779{}\\uc0\\u38149{}\\uc0\\u30340{}\\uc0\\u25628{}\\uc0\\u32034{}\\uc0\\u32467{}\\uc0\\u26524{}_\\uc0\\u30334{}\\uc0\\u24230{}\\uc0\\u222</w:instrText>
      </w:r>
      <w:r>
        <w:rPr>
          <w:rFonts w:hint="eastAsia"/>
        </w:rPr>
        <w:instrText>70{}\\uc0\\u29255{}\\uc0\\u25628{}\\uc0\\u32034{}, n.d.)","plainCitation":"(鱼火锅的搜索结果_百度图片搜索, n.d.)","noteIndex":0},"citationItems":[{"id":47,"uris":["http://zotero.org/users/local/Zev4HC4U/items/VM2MQG8U"],"uri":["http://zotero.org/users/local/Zev4HC4U/items/VM2MQG8U"],"itemData":{"id":47,"type":"webpage","title":"鱼火锅的搜索结果_百度图片搜索","URL":"https://image.baidu.com/search/detail?ct=503316480&amp;z=0&amp;ipn=d&amp;word=%E9%B1%BC%E7%81%AB%E9%94%85&amp;step_word=&amp;hs=0&amp;pn=0&amp;spn=0&amp;di=187440&amp;pi=0&amp;rn=1&amp;tn=baiduimagedetail&amp;is=0%2C0&amp;</w:instrText>
      </w:r>
      <w:r>
        <w:instrText xml:space="preserve">istype=2&amp;ie=utf-8&amp;oe=utf-8&amp;in=&amp;cl=2&amp;lm=-1&amp;st=-1&amp;cs=1048033057%2C27186748&amp;os=2907353612%2C3663762738&amp;simid=4278536292%2C832411829&amp;adpicid=0&amp;lpn=0&amp;ln=1984&amp;fr=&amp;fmq=1634766334062_R&amp;fm=result&amp;ic=&amp;s=undefined&amp;hd=&amp;latest=&amp;copyright=&amp;se=&amp;sme=&amp;tab=0&amp;width=&amp;height=&amp;face=undefined&amp;ist=&amp;jit=&amp;cg=&amp;bdtype=0&amp;oriquery=&amp;objurl=https%3A%2F%2Fgimg2.baidu.com%2Fimage_search%2Fsrc%3Dhttp%3A%2F%2Fwww.ktui.cn%2Fwp-content%2Fuploads%2F2020%2F04%2F1578999837546890.jpg%26refer%3Dhttp%3A%2F%2Fwww.ktui.cn%26app%3D2002%26size%3Df9999%2C10000%26q%3Da80%26n%3D0%26g%3D0n%26fmt%3Djpeg%3Fsec%3D1637546983%26t%3D3f88a56fc66669815cc10d647d94bd66&amp;fromurl=ippr_z2C%24qAzdH3FAzdH3Fooo_z%26e3Bfzz5j_z%26e3BvgAzdH3Frjtx7gAzdH3FoiAzdH3FgjofAzdH3Fcc89a_z%26e3Bip4s&amp;gsm=1&amp;rpstart=0&amp;rpnum=0&amp;islist=&amp;querylist=&amp;nojc=undefined&amp;dyTabStr=MCwzLDIsNCwxLDUsNyw4LDYsOQ%3D%3D","accessed":{"date-parts":[["2021",10,22]]}}}],"schema":"https://github.com/citation-style-language/schema/raw/master/csl-citation.json"} </w:instrText>
      </w:r>
      <w:r>
        <w:fldChar w:fldCharType="separate"/>
      </w:r>
      <w:r w:rsidRPr="00D4235D">
        <w:rPr>
          <w:rFonts w:ascii="SimSun" w:eastAsia="SimSun" w:cs="Times New Roman"/>
          <w:lang w:val="en-US"/>
        </w:rPr>
        <w:t>(鱼火锅的搜索结果_百度图片搜索, n.d.)</w:t>
      </w:r>
      <w:r>
        <w:fldChar w:fldCharType="end"/>
      </w:r>
    </w:p>
    <w:p w14:paraId="67CA4364" w14:textId="77777777" w:rsidR="00700958" w:rsidRDefault="008614AE">
      <w:pPr>
        <w:spacing w:before="240" w:after="240"/>
        <w:ind w:left="1440"/>
      </w:pPr>
      <w:r>
        <w:rPr>
          <w:color w:val="191B26"/>
        </w:rPr>
        <w:t>ID:</w:t>
      </w:r>
      <w:r>
        <w:rPr>
          <w:color w:val="191B26"/>
          <w:sz w:val="20"/>
          <w:szCs w:val="20"/>
        </w:rPr>
        <w:t>7VV1jd</w:t>
      </w:r>
    </w:p>
    <w:p w14:paraId="5588346F" w14:textId="77777777" w:rsidR="00700958" w:rsidRDefault="00700958">
      <w:pPr>
        <w:ind w:left="1440"/>
      </w:pPr>
    </w:p>
    <w:p w14:paraId="65506FBF" w14:textId="77777777" w:rsidR="00700958" w:rsidRDefault="00700958">
      <w:pPr>
        <w:ind w:left="1440"/>
        <w:rPr>
          <w:b/>
        </w:rPr>
      </w:pPr>
    </w:p>
    <w:p w14:paraId="59DBE207" w14:textId="77777777" w:rsidR="00700958" w:rsidRDefault="008614AE">
      <w:pPr>
        <w:pStyle w:val="Heading2"/>
        <w:numPr>
          <w:ilvl w:val="0"/>
          <w:numId w:val="1"/>
        </w:numPr>
      </w:pPr>
      <w:bookmarkStart w:id="4" w:name="_jhtjssx06llp" w:colFirst="0" w:colLast="0"/>
      <w:bookmarkEnd w:id="4"/>
      <w:r>
        <w:t>Vegetables</w:t>
      </w:r>
    </w:p>
    <w:p w14:paraId="637B191B" w14:textId="77777777" w:rsidR="00700958" w:rsidRDefault="008614AE">
      <w:pPr>
        <w:ind w:left="1440"/>
        <w:rPr>
          <w:b/>
        </w:rPr>
      </w:pPr>
      <w:r>
        <w:rPr>
          <w:b/>
        </w:rPr>
        <w:t>Cucumber</w:t>
      </w:r>
    </w:p>
    <w:p w14:paraId="047F169A" w14:textId="77777777" w:rsidR="00700958" w:rsidRPr="00D4235D" w:rsidRDefault="008614AE">
      <w:pPr>
        <w:ind w:left="1440"/>
        <w:rPr>
          <w:lang w:val="en-CA"/>
        </w:rPr>
      </w:pPr>
      <w:r w:rsidRPr="00D4235D">
        <w:rPr>
          <w:lang w:val="en-CA"/>
        </w:rPr>
        <w:t>Cucumber slices, relieve greasy and oily, are crisp and refreshing, and can be eaten raw.</w:t>
      </w:r>
    </w:p>
    <w:p w14:paraId="1A92B3BE" w14:textId="77777777" w:rsidR="00700958" w:rsidRDefault="008614AE">
      <w:pPr>
        <w:ind w:left="1440"/>
      </w:pPr>
      <w:r>
        <w:rPr>
          <w:noProof/>
        </w:rPr>
        <w:lastRenderedPageBreak/>
        <w:drawing>
          <wp:inline distT="114300" distB="114300" distL="114300" distR="114300" wp14:anchorId="1DA1D6E9" wp14:editId="64BE61F6">
            <wp:extent cx="2501858" cy="1281113"/>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36"/>
                    <a:srcRect/>
                    <a:stretch>
                      <a:fillRect/>
                    </a:stretch>
                  </pic:blipFill>
                  <pic:spPr>
                    <a:xfrm>
                      <a:off x="0" y="0"/>
                      <a:ext cx="2501858" cy="1281113"/>
                    </a:xfrm>
                    <a:prstGeom prst="rect">
                      <a:avLst/>
                    </a:prstGeom>
                    <a:ln/>
                  </pic:spPr>
                </pic:pic>
              </a:graphicData>
            </a:graphic>
          </wp:inline>
        </w:drawing>
      </w:r>
    </w:p>
    <w:p w14:paraId="0906306E" w14:textId="77777777" w:rsidR="00700958" w:rsidRDefault="008614AE">
      <w:pPr>
        <w:ind w:left="1440"/>
      </w:pPr>
      <w:r>
        <w:t>reference:</w:t>
      </w:r>
    </w:p>
    <w:p w14:paraId="4D7CAC79" w14:textId="2556E26D" w:rsidR="00700958" w:rsidRDefault="008614AE">
      <w:pPr>
        <w:ind w:left="1440"/>
        <w:rPr>
          <w:color w:val="1155CC"/>
          <w:u w:val="single"/>
        </w:rPr>
      </w:pPr>
      <w:hyperlink r:id="rId37">
        <w:r>
          <w:rPr>
            <w:color w:val="1155CC"/>
            <w:u w:val="single"/>
          </w:rPr>
          <w:t>https://cdn.pixabay.</w:t>
        </w:r>
        <w:r>
          <w:rPr>
            <w:color w:val="1155CC"/>
            <w:u w:val="single"/>
          </w:rPr>
          <w:t>c</w:t>
        </w:r>
        <w:r>
          <w:rPr>
            <w:color w:val="1155CC"/>
            <w:u w:val="single"/>
          </w:rPr>
          <w:t>om/photo/2015/03/23/08/04/cucumber-685704_960_720.jpg</w:t>
        </w:r>
      </w:hyperlink>
    </w:p>
    <w:p w14:paraId="113932E3" w14:textId="45F6B9EB" w:rsidR="00D4235D" w:rsidRDefault="00D4235D">
      <w:pPr>
        <w:ind w:left="1440"/>
        <w:rPr>
          <w:rFonts w:hint="eastAsia"/>
        </w:rPr>
      </w:pPr>
      <w:r>
        <w:fldChar w:fldCharType="begin"/>
      </w:r>
      <w:r>
        <w:instrText xml:space="preserve"> ADDIN ZOTERO_ITEM CSL_CITATION {"citationID":"uwAAAU9W","properties":{"formattedCitation":"({\\i{}Cucumber-685704_960_720.Jpg (960\\uc0\\u215{}640)}, n.d.)","plainCitation":"(Cucumber-685704_960_720.Jpg (960×640), n.d.)","noteIndex":0},"citationItems":[{"id":49,"uris":["http://zotero.org/users/local/Zev4HC4U/items/NXMS6PPY"],"uri":["http://zotero.org/users/local/Zev4HC4U/items/NXMS6PPY"],"itemData":{"id":49,"type":"webpage","title":"cucumber-685704_960_720.jpg (960×640)","URL":"https://cdn.pixabay.com/photo/2015/03/23/08/04/cucumber-685704_960_720.jpg","accessed":{"date-parts":[["2021",10,22]]}}}],"schema":"https://github.com/citation-style-language/schema/raw/master/csl-citation.json"} </w:instrText>
      </w:r>
      <w:r>
        <w:fldChar w:fldCharType="separate"/>
      </w:r>
      <w:r w:rsidRPr="00D4235D">
        <w:rPr>
          <w:rFonts w:ascii="SimSun" w:eastAsia="SimSun" w:cs="Times New Roman"/>
          <w:lang w:val="en-US"/>
        </w:rPr>
        <w:t>(</w:t>
      </w:r>
      <w:r w:rsidRPr="00D4235D">
        <w:rPr>
          <w:rFonts w:ascii="SimSun" w:eastAsia="SimSun" w:cs="Times New Roman"/>
          <w:i/>
          <w:iCs/>
          <w:lang w:val="en-US"/>
        </w:rPr>
        <w:t>Cucumber-685704_960_720.Jpg (960</w:t>
      </w:r>
      <w:r w:rsidRPr="00D4235D">
        <w:rPr>
          <w:rFonts w:ascii="SimSun" w:eastAsia="SimSun" w:cs="Times New Roman"/>
          <w:i/>
          <w:iCs/>
          <w:lang w:val="en-US"/>
        </w:rPr>
        <w:t>×</w:t>
      </w:r>
      <w:r w:rsidRPr="00D4235D">
        <w:rPr>
          <w:rFonts w:ascii="SimSun" w:eastAsia="SimSun" w:cs="Times New Roman"/>
          <w:i/>
          <w:iCs/>
          <w:lang w:val="en-US"/>
        </w:rPr>
        <w:t>640)</w:t>
      </w:r>
      <w:r w:rsidRPr="00D4235D">
        <w:rPr>
          <w:rFonts w:ascii="SimSun" w:eastAsia="SimSun" w:cs="Times New Roman"/>
          <w:lang w:val="en-US"/>
        </w:rPr>
        <w:t>, n.d.)</w:t>
      </w:r>
      <w:r>
        <w:fldChar w:fldCharType="end"/>
      </w:r>
    </w:p>
    <w:p w14:paraId="42F186DB" w14:textId="77777777" w:rsidR="00700958" w:rsidRPr="00D4235D" w:rsidRDefault="008614AE">
      <w:pPr>
        <w:spacing w:before="240" w:after="240"/>
        <w:ind w:left="1440"/>
        <w:rPr>
          <w:b/>
          <w:sz w:val="30"/>
          <w:szCs w:val="30"/>
          <w:lang w:val="en-CA"/>
        </w:rPr>
      </w:pPr>
      <w:r w:rsidRPr="00D4235D">
        <w:rPr>
          <w:color w:val="191B26"/>
          <w:lang w:val="en-CA"/>
        </w:rPr>
        <w:t>ID:</w:t>
      </w:r>
      <w:r w:rsidRPr="00D4235D">
        <w:rPr>
          <w:color w:val="191B26"/>
          <w:sz w:val="20"/>
          <w:szCs w:val="20"/>
          <w:lang w:val="en-CA"/>
        </w:rPr>
        <w:t>o80vPe</w:t>
      </w:r>
    </w:p>
    <w:p w14:paraId="46CF64C9" w14:textId="77777777" w:rsidR="00700958" w:rsidRPr="00D4235D" w:rsidRDefault="00700958">
      <w:pPr>
        <w:rPr>
          <w:b/>
          <w:sz w:val="30"/>
          <w:szCs w:val="30"/>
          <w:lang w:val="en-CA"/>
        </w:rPr>
      </w:pPr>
    </w:p>
    <w:p w14:paraId="1D5A5C12" w14:textId="77777777" w:rsidR="00700958" w:rsidRPr="00D4235D" w:rsidRDefault="008614AE">
      <w:pPr>
        <w:ind w:left="1440"/>
        <w:rPr>
          <w:b/>
          <w:lang w:val="en-CA"/>
        </w:rPr>
      </w:pPr>
      <w:r w:rsidRPr="00D4235D">
        <w:rPr>
          <w:b/>
          <w:lang w:val="en-CA"/>
        </w:rPr>
        <w:t>Bean Sprouts</w:t>
      </w:r>
    </w:p>
    <w:p w14:paraId="2E8AEB58" w14:textId="77777777" w:rsidR="00700958" w:rsidRPr="00D4235D" w:rsidRDefault="008614AE">
      <w:pPr>
        <w:ind w:left="1440"/>
        <w:rPr>
          <w:lang w:val="en-CA"/>
        </w:rPr>
      </w:pPr>
      <w:r w:rsidRPr="00D4235D">
        <w:rPr>
          <w:lang w:val="en-CA"/>
        </w:rPr>
        <w:t>Bean sprouts taste slightly spicy and slightly sour, an appetizer</w:t>
      </w:r>
      <w:r w:rsidRPr="00D4235D">
        <w:rPr>
          <w:lang w:val="en-CA"/>
        </w:rPr>
        <w:t>.</w:t>
      </w:r>
    </w:p>
    <w:p w14:paraId="2273496A" w14:textId="77777777" w:rsidR="00700958" w:rsidRDefault="008614AE">
      <w:pPr>
        <w:ind w:left="1440"/>
      </w:pPr>
      <w:r>
        <w:rPr>
          <w:noProof/>
        </w:rPr>
        <w:drawing>
          <wp:inline distT="114300" distB="114300" distL="114300" distR="114300" wp14:anchorId="76C118D8" wp14:editId="68E307AF">
            <wp:extent cx="2138363" cy="1424391"/>
            <wp:effectExtent l="0" t="0" r="0" b="0"/>
            <wp:docPr id="30" name="image23.jpg"/>
            <wp:cNvGraphicFramePr/>
            <a:graphic xmlns:a="http://schemas.openxmlformats.org/drawingml/2006/main">
              <a:graphicData uri="http://schemas.openxmlformats.org/drawingml/2006/picture">
                <pic:pic xmlns:pic="http://schemas.openxmlformats.org/drawingml/2006/picture">
                  <pic:nvPicPr>
                    <pic:cNvPr id="0" name="image23.jpg"/>
                    <pic:cNvPicPr preferRelativeResize="0"/>
                  </pic:nvPicPr>
                  <pic:blipFill>
                    <a:blip r:embed="rId38"/>
                    <a:srcRect/>
                    <a:stretch>
                      <a:fillRect/>
                    </a:stretch>
                  </pic:blipFill>
                  <pic:spPr>
                    <a:xfrm>
                      <a:off x="0" y="0"/>
                      <a:ext cx="2138363" cy="1424391"/>
                    </a:xfrm>
                    <a:prstGeom prst="rect">
                      <a:avLst/>
                    </a:prstGeom>
                    <a:ln/>
                  </pic:spPr>
                </pic:pic>
              </a:graphicData>
            </a:graphic>
          </wp:inline>
        </w:drawing>
      </w:r>
    </w:p>
    <w:p w14:paraId="3BD4350F" w14:textId="77777777" w:rsidR="00700958" w:rsidRDefault="008614AE">
      <w:pPr>
        <w:ind w:left="1440"/>
      </w:pPr>
      <w:r>
        <w:t>reference:</w:t>
      </w:r>
    </w:p>
    <w:p w14:paraId="57045A36" w14:textId="00655B8C" w:rsidR="00700958" w:rsidRDefault="008614AE">
      <w:pPr>
        <w:ind w:left="1440"/>
        <w:rPr>
          <w:color w:val="1155CC"/>
          <w:u w:val="single"/>
        </w:rPr>
      </w:pPr>
      <w:hyperlink r:id="rId39">
        <w:r>
          <w:rPr>
            <w:color w:val="1155CC"/>
            <w:u w:val="single"/>
          </w:rPr>
          <w:t>https://cd</w:t>
        </w:r>
        <w:r>
          <w:rPr>
            <w:color w:val="1155CC"/>
            <w:u w:val="single"/>
          </w:rPr>
          <w:t>n</w:t>
        </w:r>
        <w:r>
          <w:rPr>
            <w:color w:val="1155CC"/>
            <w:u w:val="single"/>
          </w:rPr>
          <w:t>.pixabay.com/photo/2016/12/21/04/12/side-dish-1922178_960_720.jpg</w:t>
        </w:r>
      </w:hyperlink>
    </w:p>
    <w:p w14:paraId="4B75ACB3" w14:textId="1C1A400E" w:rsidR="00D4235D" w:rsidRPr="00D4235D" w:rsidRDefault="00D4235D">
      <w:pPr>
        <w:ind w:left="1440"/>
        <w:rPr>
          <w:rFonts w:hint="eastAsia"/>
          <w:lang w:val="en-CA"/>
        </w:rPr>
      </w:pPr>
      <w:r>
        <w:fldChar w:fldCharType="begin"/>
      </w:r>
      <w:r w:rsidRPr="00D4235D">
        <w:rPr>
          <w:lang w:val="en-CA"/>
        </w:rPr>
        <w:instrText xml:space="preserve"> ADDIN ZOTERO_ITEM CSL_CITATION {"citationID":"arDQNnkp","properties":{"formattedCitation":"({\\i{}Side-Dish-1922178_960_720.Jpg (960\\uc0\\u215{}640)}, n.d.)","plainCitation":"(Side-Dish-1922178_960_720.Jpg (960×640), n.d.)","noteIndex":0},"citationItems":[{"id":51,"uris":["http://zotero.org/users/local/Zev4HC4U/items/IEA8UJFS"],"uri":["http://zotero.org/users/local/Zev4HC4U/items/IEA8UJFS"],"itemData":{"id":51,"type":"webpage","title":"side-dish-1922178_960_720.jpg (960×640)","URL":"https://cdn.pixabay.com/photo/2016/12/21/04/12/side-dish-1922178_960_720.jpg","accessed":{"date-parts":[["2021",10,22]]}}}],"schema":"https://github.com/citation-style-language/schema/raw/master/csl-citation.json"} </w:instrText>
      </w:r>
      <w:r>
        <w:fldChar w:fldCharType="separate"/>
      </w:r>
      <w:r w:rsidRPr="00D4235D">
        <w:rPr>
          <w:rFonts w:ascii="SimSun" w:eastAsia="SimSun" w:cs="Times New Roman"/>
          <w:lang w:val="en-US"/>
        </w:rPr>
        <w:t>(</w:t>
      </w:r>
      <w:r w:rsidRPr="00D4235D">
        <w:rPr>
          <w:rFonts w:ascii="SimSun" w:eastAsia="SimSun" w:cs="Times New Roman"/>
          <w:i/>
          <w:iCs/>
          <w:lang w:val="en-US"/>
        </w:rPr>
        <w:t>Side-Dish-1922178_960_720.Jpg (960</w:t>
      </w:r>
      <w:r w:rsidRPr="00D4235D">
        <w:rPr>
          <w:rFonts w:ascii="SimSun" w:eastAsia="SimSun" w:cs="Times New Roman"/>
          <w:i/>
          <w:iCs/>
          <w:lang w:val="en-US"/>
        </w:rPr>
        <w:t>×</w:t>
      </w:r>
      <w:r w:rsidRPr="00D4235D">
        <w:rPr>
          <w:rFonts w:ascii="SimSun" w:eastAsia="SimSun" w:cs="Times New Roman"/>
          <w:i/>
          <w:iCs/>
          <w:lang w:val="en-US"/>
        </w:rPr>
        <w:t>640)</w:t>
      </w:r>
      <w:r w:rsidRPr="00D4235D">
        <w:rPr>
          <w:rFonts w:ascii="SimSun" w:eastAsia="SimSun" w:cs="Times New Roman"/>
          <w:lang w:val="en-US"/>
        </w:rPr>
        <w:t>, n.d.)</w:t>
      </w:r>
      <w:r>
        <w:fldChar w:fldCharType="end"/>
      </w:r>
    </w:p>
    <w:p w14:paraId="5D05BAAF" w14:textId="25474CE1" w:rsidR="00700958" w:rsidRDefault="008614AE">
      <w:pPr>
        <w:spacing w:before="240" w:after="240"/>
        <w:ind w:left="1440"/>
        <w:rPr>
          <w:color w:val="191B26"/>
          <w:sz w:val="20"/>
          <w:szCs w:val="20"/>
          <w:lang w:val="en-CA"/>
        </w:rPr>
      </w:pPr>
      <w:r w:rsidRPr="00D4235D">
        <w:rPr>
          <w:color w:val="191B26"/>
          <w:lang w:val="en-CA"/>
        </w:rPr>
        <w:t>ID:</w:t>
      </w:r>
      <w:r w:rsidRPr="00D4235D">
        <w:rPr>
          <w:color w:val="191B26"/>
          <w:sz w:val="20"/>
          <w:szCs w:val="20"/>
          <w:lang w:val="en-CA"/>
        </w:rPr>
        <w:t>ta1QI_</w:t>
      </w:r>
    </w:p>
    <w:p w14:paraId="3B5D2BC8" w14:textId="77777777" w:rsidR="00D4235D" w:rsidRPr="00D4235D" w:rsidRDefault="00D4235D">
      <w:pPr>
        <w:spacing w:before="240" w:after="240"/>
        <w:ind w:left="1440"/>
        <w:rPr>
          <w:rFonts w:hint="eastAsia"/>
          <w:b/>
          <w:sz w:val="30"/>
          <w:szCs w:val="30"/>
          <w:lang w:val="en-CA"/>
        </w:rPr>
      </w:pPr>
    </w:p>
    <w:p w14:paraId="3FD7A916" w14:textId="77777777" w:rsidR="00700958" w:rsidRPr="00D4235D" w:rsidRDefault="008614AE">
      <w:pPr>
        <w:ind w:left="1440"/>
        <w:rPr>
          <w:b/>
          <w:lang w:val="en-CA"/>
        </w:rPr>
      </w:pPr>
      <w:r w:rsidRPr="00D4235D">
        <w:rPr>
          <w:b/>
          <w:lang w:val="en-CA"/>
        </w:rPr>
        <w:t>Mix-Mushroom</w:t>
      </w:r>
    </w:p>
    <w:p w14:paraId="4F7E7ED8" w14:textId="77777777" w:rsidR="00700958" w:rsidRPr="00D4235D" w:rsidRDefault="008614AE">
      <w:pPr>
        <w:ind w:left="1440"/>
        <w:rPr>
          <w:lang w:val="en-CA"/>
        </w:rPr>
      </w:pPr>
      <w:r w:rsidRPr="00D4235D">
        <w:rPr>
          <w:lang w:val="en-CA"/>
        </w:rPr>
        <w:t>The mixed assortment of enoki mushrooms and s</w:t>
      </w:r>
      <w:r w:rsidRPr="00D4235D">
        <w:rPr>
          <w:lang w:val="en-CA"/>
        </w:rPr>
        <w:t>mall shiitake mushrooms is put in the thick soup to enhance the umami taste.</w:t>
      </w:r>
    </w:p>
    <w:p w14:paraId="42D4F3BE" w14:textId="77777777" w:rsidR="00700958" w:rsidRDefault="008614AE">
      <w:pPr>
        <w:ind w:left="1440"/>
      </w:pPr>
      <w:r>
        <w:rPr>
          <w:noProof/>
        </w:rPr>
        <w:lastRenderedPageBreak/>
        <w:drawing>
          <wp:inline distT="114300" distB="114300" distL="114300" distR="114300" wp14:anchorId="68AAB018" wp14:editId="77327BA8">
            <wp:extent cx="2695575" cy="1742653"/>
            <wp:effectExtent l="0" t="0" r="0" b="0"/>
            <wp:docPr id="37" name="image25.jpg"/>
            <wp:cNvGraphicFramePr/>
            <a:graphic xmlns:a="http://schemas.openxmlformats.org/drawingml/2006/main">
              <a:graphicData uri="http://schemas.openxmlformats.org/drawingml/2006/picture">
                <pic:pic xmlns:pic="http://schemas.openxmlformats.org/drawingml/2006/picture">
                  <pic:nvPicPr>
                    <pic:cNvPr id="0" name="image25.jpg"/>
                    <pic:cNvPicPr preferRelativeResize="0"/>
                  </pic:nvPicPr>
                  <pic:blipFill>
                    <a:blip r:embed="rId40"/>
                    <a:srcRect/>
                    <a:stretch>
                      <a:fillRect/>
                    </a:stretch>
                  </pic:blipFill>
                  <pic:spPr>
                    <a:xfrm>
                      <a:off x="0" y="0"/>
                      <a:ext cx="2695575" cy="1742653"/>
                    </a:xfrm>
                    <a:prstGeom prst="rect">
                      <a:avLst/>
                    </a:prstGeom>
                    <a:ln/>
                  </pic:spPr>
                </pic:pic>
              </a:graphicData>
            </a:graphic>
          </wp:inline>
        </w:drawing>
      </w:r>
    </w:p>
    <w:p w14:paraId="7E97A09A" w14:textId="77777777" w:rsidR="00700958" w:rsidRDefault="008614AE">
      <w:pPr>
        <w:ind w:left="1440"/>
      </w:pPr>
      <w:r>
        <w:t>reference:</w:t>
      </w:r>
    </w:p>
    <w:p w14:paraId="19F93952" w14:textId="77777777" w:rsidR="00700958" w:rsidRDefault="008614AE">
      <w:pPr>
        <w:ind w:left="1440"/>
      </w:pPr>
      <w:hyperlink r:id="rId41">
        <w:r>
          <w:rPr>
            <w:color w:val="1155CC"/>
            <w:u w:val="single"/>
          </w:rPr>
          <w:t>https://i.pinimg.com/736x/70/9b</w:t>
        </w:r>
        <w:r>
          <w:rPr>
            <w:color w:val="1155CC"/>
            <w:u w:val="single"/>
          </w:rPr>
          <w:t>/</w:t>
        </w:r>
        <w:r>
          <w:rPr>
            <w:color w:val="1155CC"/>
            <w:u w:val="single"/>
          </w:rPr>
          <w:t>0c/709b0c0c9f6bd553096f82d5b9a7bc28.jpg</w:t>
        </w:r>
      </w:hyperlink>
    </w:p>
    <w:p w14:paraId="0918BE8F" w14:textId="6A519034" w:rsidR="00700958" w:rsidRDefault="00D4235D">
      <w:pPr>
        <w:rPr>
          <w:rFonts w:hint="eastAsia"/>
          <w:b/>
          <w:sz w:val="30"/>
          <w:szCs w:val="30"/>
        </w:rPr>
      </w:pPr>
      <w:r>
        <w:rPr>
          <w:b/>
          <w:sz w:val="30"/>
          <w:szCs w:val="30"/>
        </w:rPr>
        <w:tab/>
      </w:r>
      <w:r>
        <w:rPr>
          <w:b/>
          <w:sz w:val="30"/>
          <w:szCs w:val="30"/>
        </w:rPr>
        <w:tab/>
      </w:r>
      <w:r>
        <w:rPr>
          <w:b/>
          <w:sz w:val="30"/>
          <w:szCs w:val="30"/>
        </w:rPr>
        <w:fldChar w:fldCharType="begin"/>
      </w:r>
      <w:r>
        <w:rPr>
          <w:b/>
          <w:sz w:val="30"/>
          <w:szCs w:val="30"/>
        </w:rPr>
        <w:instrText xml:space="preserve"> ADDIN ZOTERO_ITEM CSL_CITATION {"citationID":"PHwHLHto","properties":{"formattedCitation":"({\\i{}709b0c0c9f6bd553096f82d5b9a7bc28.Jpg (625\\uc0\\u215{}469)}, n.d.)","plainCitation":"(709b0c0c9f6bd553096f82d5b9a7bc28.Jpg (625×469), n.d.)","noteIndex":0},"citationItems":[{"id":53,"uris":["http://zotero.org/users/local/Zev4HC4U/items/X4CWHMI8"],"uri":["http://zotero.org/users/local/Zev4HC4U/items/X4CWHMI8"],"itemData":{"id":53,"type":"webpage","title":"709b0c0c9f6bd553096f82d5b9a7bc28.jpg (625×469)","URL":"https://i.pinimg.com/736x/70/9b/0c/709b0c0c9f6bd553096f82d5b9a7bc28.jpg","accessed":{"date-parts":[["2021",10,22]]}}}],"schema":"https://github.com/citation-style-language/schema/raw/master/csl-citation.json"} </w:instrText>
      </w:r>
      <w:r>
        <w:rPr>
          <w:b/>
          <w:sz w:val="30"/>
          <w:szCs w:val="30"/>
        </w:rPr>
        <w:fldChar w:fldCharType="separate"/>
      </w:r>
      <w:r w:rsidRPr="00D4235D">
        <w:rPr>
          <w:rFonts w:ascii="SimSun" w:eastAsia="SimSun" w:cs="Times New Roman"/>
          <w:sz w:val="30"/>
          <w:lang w:val="en-US"/>
        </w:rPr>
        <w:t>(</w:t>
      </w:r>
      <w:r w:rsidRPr="00D4235D">
        <w:rPr>
          <w:rFonts w:ascii="SimSun" w:eastAsia="SimSun" w:cs="Times New Roman"/>
          <w:i/>
          <w:iCs/>
          <w:sz w:val="30"/>
          <w:lang w:val="en-US"/>
        </w:rPr>
        <w:t>709b0c0c9f6bd553096f82d5b9a7bc28.Jpg (625</w:t>
      </w:r>
      <w:r w:rsidRPr="00D4235D">
        <w:rPr>
          <w:rFonts w:ascii="SimSun" w:eastAsia="SimSun" w:cs="Times New Roman"/>
          <w:i/>
          <w:iCs/>
          <w:sz w:val="30"/>
          <w:lang w:val="en-US"/>
        </w:rPr>
        <w:t>×</w:t>
      </w:r>
      <w:r w:rsidRPr="00D4235D">
        <w:rPr>
          <w:rFonts w:ascii="SimSun" w:eastAsia="SimSun" w:cs="Times New Roman"/>
          <w:i/>
          <w:iCs/>
          <w:sz w:val="30"/>
          <w:lang w:val="en-US"/>
        </w:rPr>
        <w:t>469)</w:t>
      </w:r>
      <w:r w:rsidRPr="00D4235D">
        <w:rPr>
          <w:rFonts w:ascii="SimSun" w:eastAsia="SimSun" w:cs="Times New Roman"/>
          <w:sz w:val="30"/>
          <w:lang w:val="en-US"/>
        </w:rPr>
        <w:t>, n.d.)</w:t>
      </w:r>
      <w:r>
        <w:rPr>
          <w:b/>
          <w:sz w:val="30"/>
          <w:szCs w:val="30"/>
        </w:rPr>
        <w:fldChar w:fldCharType="end"/>
      </w:r>
    </w:p>
    <w:p w14:paraId="1553172B" w14:textId="42D77E6E" w:rsidR="00700958" w:rsidRDefault="008614AE">
      <w:pPr>
        <w:spacing w:before="240" w:after="240"/>
        <w:ind w:left="1440"/>
        <w:rPr>
          <w:color w:val="191B26"/>
          <w:sz w:val="20"/>
          <w:szCs w:val="20"/>
          <w:lang w:val="en-CA"/>
        </w:rPr>
      </w:pPr>
      <w:r w:rsidRPr="00D4235D">
        <w:rPr>
          <w:color w:val="191B26"/>
          <w:lang w:val="en-CA"/>
        </w:rPr>
        <w:t>ID</w:t>
      </w:r>
      <w:r w:rsidRPr="00D4235D">
        <w:rPr>
          <w:color w:val="191B26"/>
          <w:lang w:val="en-CA"/>
        </w:rPr>
        <w:t>:</w:t>
      </w:r>
      <w:r w:rsidRPr="00D4235D">
        <w:rPr>
          <w:color w:val="191B26"/>
          <w:sz w:val="20"/>
          <w:szCs w:val="20"/>
          <w:lang w:val="en-CA"/>
        </w:rPr>
        <w:t>cmUofB</w:t>
      </w:r>
    </w:p>
    <w:p w14:paraId="601A27C9" w14:textId="77777777" w:rsidR="00D4235D" w:rsidRPr="00D4235D" w:rsidRDefault="00D4235D">
      <w:pPr>
        <w:spacing w:before="240" w:after="240"/>
        <w:ind w:left="1440"/>
        <w:rPr>
          <w:rFonts w:hint="eastAsia"/>
          <w:b/>
          <w:sz w:val="30"/>
          <w:szCs w:val="30"/>
          <w:lang w:val="en-CA"/>
        </w:rPr>
      </w:pPr>
    </w:p>
    <w:p w14:paraId="2FAC8E56" w14:textId="77777777" w:rsidR="00700958" w:rsidRPr="00D4235D" w:rsidRDefault="008614AE">
      <w:pPr>
        <w:spacing w:before="240" w:after="240"/>
        <w:ind w:left="1440"/>
        <w:rPr>
          <w:rFonts w:hint="eastAsia"/>
          <w:b/>
          <w:color w:val="191B26"/>
          <w:lang w:val="en-CA"/>
        </w:rPr>
      </w:pPr>
      <w:r w:rsidRPr="00D4235D">
        <w:rPr>
          <w:b/>
          <w:color w:val="191B26"/>
          <w:lang w:val="en-CA"/>
        </w:rPr>
        <w:t>Radish</w:t>
      </w:r>
    </w:p>
    <w:p w14:paraId="09DD3830" w14:textId="77777777" w:rsidR="00700958" w:rsidRPr="00D4235D" w:rsidRDefault="008614AE">
      <w:pPr>
        <w:spacing w:before="240" w:after="240"/>
        <w:ind w:left="1440"/>
        <w:rPr>
          <w:color w:val="191B26"/>
          <w:lang w:val="en-CA"/>
        </w:rPr>
      </w:pPr>
      <w:r w:rsidRPr="00D4235D">
        <w:rPr>
          <w:color w:val="191B26"/>
          <w:lang w:val="en-CA"/>
        </w:rPr>
        <w:t>Crisp and refreshing white radish is rich in nutrients.</w:t>
      </w:r>
    </w:p>
    <w:p w14:paraId="06C12CBC" w14:textId="77777777" w:rsidR="00700958" w:rsidRDefault="008614AE">
      <w:pPr>
        <w:spacing w:before="240" w:after="240"/>
        <w:ind w:left="1440"/>
      </w:pPr>
      <w:r>
        <w:rPr>
          <w:noProof/>
          <w:color w:val="191B26"/>
        </w:rPr>
        <w:drawing>
          <wp:inline distT="114300" distB="114300" distL="114300" distR="114300" wp14:anchorId="66BECE4B" wp14:editId="40FD1399">
            <wp:extent cx="2014538" cy="2121076"/>
            <wp:effectExtent l="0" t="0" r="0" b="0"/>
            <wp:docPr id="2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42"/>
                    <a:srcRect/>
                    <a:stretch>
                      <a:fillRect/>
                    </a:stretch>
                  </pic:blipFill>
                  <pic:spPr>
                    <a:xfrm>
                      <a:off x="0" y="0"/>
                      <a:ext cx="2014538" cy="2121076"/>
                    </a:xfrm>
                    <a:prstGeom prst="rect">
                      <a:avLst/>
                    </a:prstGeom>
                    <a:ln/>
                  </pic:spPr>
                </pic:pic>
              </a:graphicData>
            </a:graphic>
          </wp:inline>
        </w:drawing>
      </w:r>
      <w:r>
        <w:t xml:space="preserve"> </w:t>
      </w:r>
    </w:p>
    <w:p w14:paraId="3BDDCA9D" w14:textId="77777777" w:rsidR="00700958" w:rsidRDefault="008614AE">
      <w:pPr>
        <w:spacing w:before="240" w:after="240"/>
        <w:ind w:left="1440"/>
      </w:pPr>
      <w:r>
        <w:t>reference:</w:t>
      </w:r>
    </w:p>
    <w:p w14:paraId="46B2CA38" w14:textId="66754473" w:rsidR="00700958" w:rsidRDefault="008614AE">
      <w:pPr>
        <w:spacing w:before="240" w:after="240"/>
        <w:ind w:left="1440"/>
        <w:rPr>
          <w:color w:val="1155CC"/>
          <w:u w:val="single"/>
        </w:rPr>
      </w:pPr>
      <w:hyperlink r:id="rId43">
        <w:r>
          <w:rPr>
            <w:color w:val="1155CC"/>
            <w:u w:val="single"/>
          </w:rPr>
          <w:t>https://cdn.pixab</w:t>
        </w:r>
        <w:r>
          <w:rPr>
            <w:color w:val="1155CC"/>
            <w:u w:val="single"/>
          </w:rPr>
          <w:t>a</w:t>
        </w:r>
        <w:r>
          <w:rPr>
            <w:color w:val="1155CC"/>
            <w:u w:val="single"/>
          </w:rPr>
          <w:t>y.com/photo/2018/02/13/19/01/radish-3151347_960_720.jpg</w:t>
        </w:r>
      </w:hyperlink>
    </w:p>
    <w:p w14:paraId="3BCFE856" w14:textId="584E7744" w:rsidR="00D4235D" w:rsidRDefault="00D4235D">
      <w:pPr>
        <w:spacing w:before="240" w:after="240"/>
        <w:ind w:left="1440"/>
        <w:rPr>
          <w:rFonts w:hint="eastAsia"/>
        </w:rPr>
      </w:pPr>
      <w:r>
        <w:fldChar w:fldCharType="begin"/>
      </w:r>
      <w:r>
        <w:instrText xml:space="preserve"> ADDIN ZOTERO_ITEM CSL_CITATION {"citationID":"LVjgo4cq","properties":{"formattedCitation":"({\\i{}Radish-3151347_960_720.Jpg (486\\uc0\\u215{}720)}, n.d.)","plainCitation":"(Radish-3151347_960_720.Jpg (486×720), n.d.)","noteIndex":0},"citationItems":[{"id":55,"uris":["http://zotero.org/users/local/Zev4HC4U/items/GHATCG7M"],"uri":["http://zotero.org/users/local/Zev4HC4U/items/GHATCG7M"],"itemData":{"id":55,"type":"webpage","title":"radish-3151347_960_720.jpg (486×720)","URL":"https://cdn.pixabay.com/photo/2018/02/13/19/01/radish-3151347_960_720.jpg","accessed":{"date-parts":[["2021",10,22]]}}}],"schema":"https://github.com/citation-style-language/schema/raw/master/csl-citation.json"} </w:instrText>
      </w:r>
      <w:r>
        <w:fldChar w:fldCharType="separate"/>
      </w:r>
      <w:r w:rsidRPr="00D4235D">
        <w:rPr>
          <w:rFonts w:ascii="SimSun" w:eastAsia="SimSun" w:cs="Times New Roman"/>
          <w:lang w:val="en-US"/>
        </w:rPr>
        <w:t>(</w:t>
      </w:r>
      <w:r w:rsidRPr="00D4235D">
        <w:rPr>
          <w:rFonts w:ascii="SimSun" w:eastAsia="SimSun" w:cs="Times New Roman"/>
          <w:i/>
          <w:iCs/>
          <w:lang w:val="en-US"/>
        </w:rPr>
        <w:t>Radish-3151347_960_720.Jpg (486</w:t>
      </w:r>
      <w:r w:rsidRPr="00D4235D">
        <w:rPr>
          <w:rFonts w:ascii="SimSun" w:eastAsia="SimSun" w:cs="Times New Roman"/>
          <w:i/>
          <w:iCs/>
          <w:lang w:val="en-US"/>
        </w:rPr>
        <w:t>×</w:t>
      </w:r>
      <w:r w:rsidRPr="00D4235D">
        <w:rPr>
          <w:rFonts w:ascii="SimSun" w:eastAsia="SimSun" w:cs="Times New Roman"/>
          <w:i/>
          <w:iCs/>
          <w:lang w:val="en-US"/>
        </w:rPr>
        <w:t>720)</w:t>
      </w:r>
      <w:r w:rsidRPr="00D4235D">
        <w:rPr>
          <w:rFonts w:ascii="SimSun" w:eastAsia="SimSun" w:cs="Times New Roman"/>
          <w:lang w:val="en-US"/>
        </w:rPr>
        <w:t>, n.d.)</w:t>
      </w:r>
      <w:r>
        <w:fldChar w:fldCharType="end"/>
      </w:r>
    </w:p>
    <w:p w14:paraId="5404905F" w14:textId="55424F95" w:rsidR="00700958" w:rsidRDefault="008614AE">
      <w:pPr>
        <w:spacing w:before="240" w:after="240"/>
        <w:ind w:left="1440"/>
        <w:rPr>
          <w:color w:val="191B26"/>
          <w:sz w:val="20"/>
          <w:szCs w:val="20"/>
          <w:lang w:val="en-CA"/>
        </w:rPr>
      </w:pPr>
      <w:r w:rsidRPr="00D4235D">
        <w:rPr>
          <w:color w:val="191B26"/>
          <w:lang w:val="en-CA"/>
        </w:rPr>
        <w:t>ID:</w:t>
      </w:r>
      <w:r w:rsidRPr="00D4235D">
        <w:rPr>
          <w:color w:val="191B26"/>
          <w:sz w:val="20"/>
          <w:szCs w:val="20"/>
          <w:lang w:val="en-CA"/>
        </w:rPr>
        <w:t>VLcIQj</w:t>
      </w:r>
    </w:p>
    <w:p w14:paraId="6BF3E5D6" w14:textId="77777777" w:rsidR="00D4235D" w:rsidRPr="00D4235D" w:rsidRDefault="00D4235D">
      <w:pPr>
        <w:spacing w:before="240" w:after="240"/>
        <w:ind w:left="1440"/>
        <w:rPr>
          <w:rFonts w:hint="eastAsia"/>
          <w:lang w:val="en-CA"/>
        </w:rPr>
      </w:pPr>
    </w:p>
    <w:p w14:paraId="4E237809" w14:textId="77777777" w:rsidR="00700958" w:rsidRPr="00D4235D" w:rsidRDefault="008614AE">
      <w:pPr>
        <w:spacing w:before="240" w:after="240"/>
        <w:ind w:left="1440"/>
        <w:rPr>
          <w:b/>
          <w:color w:val="191B26"/>
          <w:lang w:val="en-CA"/>
        </w:rPr>
      </w:pPr>
      <w:r w:rsidRPr="00D4235D">
        <w:rPr>
          <w:b/>
          <w:color w:val="191B26"/>
          <w:lang w:val="en-CA"/>
        </w:rPr>
        <w:lastRenderedPageBreak/>
        <w:t>Spinach</w:t>
      </w:r>
    </w:p>
    <w:p w14:paraId="41C0BDD9" w14:textId="77777777" w:rsidR="00700958" w:rsidRPr="00D4235D" w:rsidRDefault="008614AE">
      <w:pPr>
        <w:spacing w:before="240" w:after="240"/>
        <w:ind w:left="1440"/>
        <w:rPr>
          <w:color w:val="191B26"/>
          <w:lang w:val="en-CA"/>
        </w:rPr>
      </w:pPr>
      <w:r w:rsidRPr="00D4235D">
        <w:rPr>
          <w:color w:val="191B26"/>
          <w:lang w:val="en-CA"/>
        </w:rPr>
        <w:t>Fresh seasonal vegetables are more oil-absorbing and taste refreshing.</w:t>
      </w:r>
    </w:p>
    <w:p w14:paraId="1A3FF9BD" w14:textId="77777777" w:rsidR="00700958" w:rsidRDefault="008614AE">
      <w:pPr>
        <w:spacing w:before="240" w:after="240"/>
        <w:ind w:left="1440"/>
        <w:rPr>
          <w:color w:val="191B26"/>
        </w:rPr>
      </w:pPr>
      <w:r>
        <w:rPr>
          <w:noProof/>
          <w:color w:val="191B26"/>
        </w:rPr>
        <w:drawing>
          <wp:inline distT="114300" distB="114300" distL="114300" distR="114300" wp14:anchorId="47E5B431" wp14:editId="523E8CF3">
            <wp:extent cx="4572000" cy="1985963"/>
            <wp:effectExtent l="0" t="0" r="0" b="0"/>
            <wp:docPr id="8"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44"/>
                    <a:srcRect/>
                    <a:stretch>
                      <a:fillRect/>
                    </a:stretch>
                  </pic:blipFill>
                  <pic:spPr>
                    <a:xfrm>
                      <a:off x="0" y="0"/>
                      <a:ext cx="4572000" cy="1985963"/>
                    </a:xfrm>
                    <a:prstGeom prst="rect">
                      <a:avLst/>
                    </a:prstGeom>
                    <a:ln/>
                  </pic:spPr>
                </pic:pic>
              </a:graphicData>
            </a:graphic>
          </wp:inline>
        </w:drawing>
      </w:r>
    </w:p>
    <w:p w14:paraId="235C7B37" w14:textId="77777777" w:rsidR="00700958" w:rsidRDefault="008614AE">
      <w:pPr>
        <w:spacing w:before="240" w:after="240"/>
        <w:ind w:left="1440"/>
        <w:rPr>
          <w:color w:val="191B26"/>
        </w:rPr>
      </w:pPr>
      <w:r>
        <w:rPr>
          <w:color w:val="191B26"/>
        </w:rPr>
        <w:t>reference:</w:t>
      </w:r>
    </w:p>
    <w:p w14:paraId="2DEF9F42" w14:textId="5C7D9D7E" w:rsidR="00700958" w:rsidRDefault="008614AE">
      <w:pPr>
        <w:spacing w:before="240" w:after="240"/>
        <w:ind w:left="1440"/>
        <w:rPr>
          <w:color w:val="1155CC"/>
          <w:u w:val="single"/>
        </w:rPr>
      </w:pPr>
      <w:hyperlink r:id="rId45">
        <w:r>
          <w:rPr>
            <w:color w:val="1155CC"/>
            <w:u w:val="single"/>
          </w:rPr>
          <w:t>https://cdn.pix</w:t>
        </w:r>
        <w:r>
          <w:rPr>
            <w:color w:val="1155CC"/>
            <w:u w:val="single"/>
          </w:rPr>
          <w:t>a</w:t>
        </w:r>
        <w:r>
          <w:rPr>
            <w:color w:val="1155CC"/>
            <w:u w:val="single"/>
          </w:rPr>
          <w:t>bay.com/photo/2016/03/10/18/44/top-view-1248955_960_720.jpg</w:t>
        </w:r>
      </w:hyperlink>
    </w:p>
    <w:p w14:paraId="5A0FDA0A" w14:textId="60C1BE16" w:rsidR="00D4235D" w:rsidRPr="00D4235D" w:rsidRDefault="00D4235D">
      <w:pPr>
        <w:spacing w:before="240" w:after="240"/>
        <w:ind w:left="1440"/>
        <w:rPr>
          <w:rFonts w:hint="eastAsia"/>
          <w:lang w:val="en-CA"/>
        </w:rPr>
      </w:pPr>
      <w:r>
        <w:fldChar w:fldCharType="begin"/>
      </w:r>
      <w:r w:rsidRPr="00D4235D">
        <w:rPr>
          <w:lang w:val="en-CA"/>
        </w:rPr>
        <w:instrText xml:space="preserve"> ADDIN ZOTERO_ITEM CSL_CITATION {"citationID":"Ke3liCp3","properties":{"formattedCitation":"({\\i{}Top-View-1248955_960_720.Jpg (960\\uc0\\u215{}640)}, n.d.)","plainCitation":"(Top-View-1248955_960_720.Jpg (960×640), n.d.)","noteIndex":0},"citationItems":[{"id":57,"uris":["http://zotero.org/users/local/Zev4HC4U/items/L73GHTNI"],"uri":["http://zotero.org/users/local/Zev4HC4U/items/L73GHTNI"],"itemData":{"id":57,"type":"webpage","title":"top-view-1248955_960_720.jpg (960×640)","URL":"https://cdn.pixabay.com/photo/2016/03/10/18/44/top-view-1248955_960_720.jpg","accessed":{"date-parts":[["2021",10,22]]}}}],"schema":"https://github.com/citation-style-language/schema/raw/master/csl-citation.json"} </w:instrText>
      </w:r>
      <w:r>
        <w:fldChar w:fldCharType="separate"/>
      </w:r>
      <w:r w:rsidRPr="00D4235D">
        <w:rPr>
          <w:rFonts w:ascii="SimSun" w:eastAsia="SimSun" w:cs="Times New Roman"/>
          <w:lang w:val="en-US"/>
        </w:rPr>
        <w:t>(</w:t>
      </w:r>
      <w:r w:rsidRPr="00D4235D">
        <w:rPr>
          <w:rFonts w:ascii="SimSun" w:eastAsia="SimSun" w:cs="Times New Roman"/>
          <w:i/>
          <w:iCs/>
          <w:lang w:val="en-US"/>
        </w:rPr>
        <w:t>Top-View-1248955_960_720.Jpg (960</w:t>
      </w:r>
      <w:r w:rsidRPr="00D4235D">
        <w:rPr>
          <w:rFonts w:ascii="SimSun" w:eastAsia="SimSun" w:cs="Times New Roman"/>
          <w:i/>
          <w:iCs/>
          <w:lang w:val="en-US"/>
        </w:rPr>
        <w:t>×</w:t>
      </w:r>
      <w:r w:rsidRPr="00D4235D">
        <w:rPr>
          <w:rFonts w:ascii="SimSun" w:eastAsia="SimSun" w:cs="Times New Roman"/>
          <w:i/>
          <w:iCs/>
          <w:lang w:val="en-US"/>
        </w:rPr>
        <w:t>640)</w:t>
      </w:r>
      <w:r w:rsidRPr="00D4235D">
        <w:rPr>
          <w:rFonts w:ascii="SimSun" w:eastAsia="SimSun" w:cs="Times New Roman"/>
          <w:lang w:val="en-US"/>
        </w:rPr>
        <w:t>, n.d.)</w:t>
      </w:r>
      <w:r>
        <w:fldChar w:fldCharType="end"/>
      </w:r>
    </w:p>
    <w:p w14:paraId="5CBD7C3E" w14:textId="06C5335D" w:rsidR="00700958" w:rsidRDefault="008614AE">
      <w:pPr>
        <w:spacing w:before="240" w:after="240"/>
        <w:ind w:left="1440"/>
        <w:rPr>
          <w:color w:val="191B26"/>
          <w:sz w:val="20"/>
          <w:szCs w:val="20"/>
          <w:lang w:val="en-CA"/>
        </w:rPr>
      </w:pPr>
      <w:r w:rsidRPr="00D4235D">
        <w:rPr>
          <w:color w:val="191B26"/>
          <w:lang w:val="en-CA"/>
        </w:rPr>
        <w:t>ID:</w:t>
      </w:r>
      <w:r w:rsidRPr="00D4235D">
        <w:rPr>
          <w:color w:val="191B26"/>
          <w:sz w:val="20"/>
          <w:szCs w:val="20"/>
          <w:lang w:val="en-CA"/>
        </w:rPr>
        <w:t>ejA1s3</w:t>
      </w:r>
    </w:p>
    <w:p w14:paraId="56502A8F" w14:textId="77777777" w:rsidR="00D4235D" w:rsidRPr="00D4235D" w:rsidRDefault="00D4235D">
      <w:pPr>
        <w:spacing w:before="240" w:after="240"/>
        <w:ind w:left="1440"/>
        <w:rPr>
          <w:rFonts w:hint="eastAsia"/>
          <w:lang w:val="en-CA"/>
        </w:rPr>
      </w:pPr>
    </w:p>
    <w:p w14:paraId="6C544B7C" w14:textId="77777777" w:rsidR="00700958" w:rsidRPr="00D4235D" w:rsidRDefault="008614AE">
      <w:pPr>
        <w:ind w:left="1440"/>
        <w:rPr>
          <w:b/>
          <w:lang w:val="en-CA"/>
        </w:rPr>
      </w:pPr>
      <w:r w:rsidRPr="00D4235D">
        <w:rPr>
          <w:b/>
          <w:lang w:val="en-CA"/>
        </w:rPr>
        <w:t>Potato</w:t>
      </w:r>
    </w:p>
    <w:p w14:paraId="78E0C2A3" w14:textId="77777777" w:rsidR="00700958" w:rsidRPr="00D4235D" w:rsidRDefault="008614AE">
      <w:pPr>
        <w:ind w:left="1440"/>
        <w:rPr>
          <w:lang w:val="en-CA"/>
        </w:rPr>
      </w:pPr>
      <w:r w:rsidRPr="00D4235D">
        <w:rPr>
          <w:lang w:val="en-CA"/>
        </w:rPr>
        <w:t>Potato chips, crisp and refreshing.</w:t>
      </w:r>
    </w:p>
    <w:p w14:paraId="6197EB50" w14:textId="77777777" w:rsidR="00700958" w:rsidRDefault="008614AE">
      <w:pPr>
        <w:ind w:left="1440"/>
      </w:pPr>
      <w:r>
        <w:rPr>
          <w:noProof/>
        </w:rPr>
        <w:drawing>
          <wp:inline distT="114300" distB="114300" distL="114300" distR="114300" wp14:anchorId="44B21540" wp14:editId="7EE62352">
            <wp:extent cx="4038600" cy="2357438"/>
            <wp:effectExtent l="0" t="0" r="0" b="0"/>
            <wp:docPr id="21" name="image21.jpg"/>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46"/>
                    <a:srcRect/>
                    <a:stretch>
                      <a:fillRect/>
                    </a:stretch>
                  </pic:blipFill>
                  <pic:spPr>
                    <a:xfrm>
                      <a:off x="0" y="0"/>
                      <a:ext cx="4038600" cy="2357438"/>
                    </a:xfrm>
                    <a:prstGeom prst="rect">
                      <a:avLst/>
                    </a:prstGeom>
                    <a:ln/>
                  </pic:spPr>
                </pic:pic>
              </a:graphicData>
            </a:graphic>
          </wp:inline>
        </w:drawing>
      </w:r>
    </w:p>
    <w:p w14:paraId="1C2B3EE5" w14:textId="77777777" w:rsidR="00700958" w:rsidRDefault="008614AE">
      <w:pPr>
        <w:ind w:left="1440"/>
      </w:pPr>
      <w:r>
        <w:t>reference:</w:t>
      </w:r>
    </w:p>
    <w:p w14:paraId="4218A112" w14:textId="03A6301B" w:rsidR="00700958" w:rsidRDefault="008614AE">
      <w:pPr>
        <w:ind w:left="1440"/>
        <w:rPr>
          <w:color w:val="1155CC"/>
          <w:u w:val="single"/>
        </w:rPr>
      </w:pPr>
      <w:hyperlink r:id="rId47">
        <w:r>
          <w:rPr>
            <w:color w:val="1155CC"/>
            <w:u w:val="single"/>
          </w:rPr>
          <w:t>https://cdn.pixabay.com</w:t>
        </w:r>
        <w:r>
          <w:rPr>
            <w:color w:val="1155CC"/>
            <w:u w:val="single"/>
          </w:rPr>
          <w:t>/</w:t>
        </w:r>
        <w:r>
          <w:rPr>
            <w:color w:val="1155CC"/>
            <w:u w:val="single"/>
          </w:rPr>
          <w:t>photo/2021/10/18/09/30/vegetable-6720516_960_720.jpg</w:t>
        </w:r>
      </w:hyperlink>
    </w:p>
    <w:p w14:paraId="199034AF" w14:textId="707A1336" w:rsidR="00D4235D" w:rsidRDefault="00D4235D">
      <w:pPr>
        <w:ind w:left="1440"/>
        <w:rPr>
          <w:rFonts w:hint="eastAsia"/>
        </w:rPr>
      </w:pPr>
      <w:r>
        <w:fldChar w:fldCharType="begin"/>
      </w:r>
      <w:r>
        <w:instrText xml:space="preserve"> ADDIN ZOTERO_ITEM CSL_CITATION {"citationID":"HMKqB4Zl","properties":{"formattedCitation":"({\\i{}Vegetable-6720516_960_720.Jpg (941\\uc0\\u215{}720)}, n.d.)","plainCitation":"(Vegetable-6720516_960_720.Jpg (941×720), n.d.)","noteIndex":0},"citationItems":[{"id":59,"uris":["http://zotero.org/users/local/Zev4HC4U/items/VN849DK7"],"uri":["http://zotero.org/users/local/Zev4HC4U/items/VN849DK7"],"itemData":{"id":59,"type":"webpage","title":"vegetable-6720516_960_720.jpg (941×720)","URL":"https://cdn.pixabay.com/photo/2021/10/18/09/30/vegetable-6720516_960_720.jpg","accessed":{"date-parts":[["2021",10,22]]}}}],"schema":"https://github.com/citation-style-language/schema/raw/master/csl-citation.json"} </w:instrText>
      </w:r>
      <w:r>
        <w:fldChar w:fldCharType="separate"/>
      </w:r>
      <w:r w:rsidRPr="00D4235D">
        <w:rPr>
          <w:rFonts w:ascii="SimSun" w:eastAsia="SimSun" w:cs="Times New Roman"/>
          <w:lang w:val="en-US"/>
        </w:rPr>
        <w:t>(</w:t>
      </w:r>
      <w:r w:rsidRPr="00D4235D">
        <w:rPr>
          <w:rFonts w:ascii="SimSun" w:eastAsia="SimSun" w:cs="Times New Roman"/>
          <w:i/>
          <w:iCs/>
          <w:lang w:val="en-US"/>
        </w:rPr>
        <w:t>Vegetable-6720516_960_720.Jpg (941</w:t>
      </w:r>
      <w:r w:rsidRPr="00D4235D">
        <w:rPr>
          <w:rFonts w:ascii="SimSun" w:eastAsia="SimSun" w:cs="Times New Roman"/>
          <w:i/>
          <w:iCs/>
          <w:lang w:val="en-US"/>
        </w:rPr>
        <w:t>×</w:t>
      </w:r>
      <w:r w:rsidRPr="00D4235D">
        <w:rPr>
          <w:rFonts w:ascii="SimSun" w:eastAsia="SimSun" w:cs="Times New Roman"/>
          <w:i/>
          <w:iCs/>
          <w:lang w:val="en-US"/>
        </w:rPr>
        <w:t>720)</w:t>
      </w:r>
      <w:r w:rsidRPr="00D4235D">
        <w:rPr>
          <w:rFonts w:ascii="SimSun" w:eastAsia="SimSun" w:cs="Times New Roman"/>
          <w:lang w:val="en-US"/>
        </w:rPr>
        <w:t>, n.d.)</w:t>
      </w:r>
      <w:r>
        <w:fldChar w:fldCharType="end"/>
      </w:r>
    </w:p>
    <w:p w14:paraId="45E80D20" w14:textId="77777777" w:rsidR="00700958" w:rsidRPr="00D4235D" w:rsidRDefault="008614AE">
      <w:pPr>
        <w:spacing w:before="240" w:after="240"/>
        <w:ind w:left="1440"/>
        <w:rPr>
          <w:lang w:val="en-CA"/>
        </w:rPr>
      </w:pPr>
      <w:r w:rsidRPr="00D4235D">
        <w:rPr>
          <w:color w:val="191B26"/>
          <w:lang w:val="en-CA"/>
        </w:rPr>
        <w:lastRenderedPageBreak/>
        <w:t>ID:</w:t>
      </w:r>
      <w:r w:rsidRPr="00D4235D">
        <w:rPr>
          <w:color w:val="191B26"/>
          <w:sz w:val="20"/>
          <w:szCs w:val="20"/>
          <w:lang w:val="en-CA"/>
        </w:rPr>
        <w:t>2jNov6</w:t>
      </w:r>
    </w:p>
    <w:p w14:paraId="724C5971" w14:textId="77777777" w:rsidR="00700958" w:rsidRPr="00D4235D" w:rsidRDefault="008614AE">
      <w:pPr>
        <w:ind w:left="1440"/>
        <w:rPr>
          <w:b/>
          <w:lang w:val="en-CA"/>
        </w:rPr>
      </w:pPr>
      <w:r w:rsidRPr="00D4235D">
        <w:rPr>
          <w:b/>
          <w:lang w:val="en-CA"/>
        </w:rPr>
        <w:t>Bean Curd</w:t>
      </w:r>
    </w:p>
    <w:p w14:paraId="76103590" w14:textId="77777777" w:rsidR="00700958" w:rsidRDefault="008614AE">
      <w:pPr>
        <w:ind w:left="1440"/>
      </w:pPr>
      <w:r w:rsidRPr="00D4235D">
        <w:rPr>
          <w:lang w:val="en-CA"/>
        </w:rPr>
        <w:t xml:space="preserve">Tofu skins, dried tofu skins made by extracting moisture from the tofu. </w:t>
      </w:r>
      <w:r>
        <w:t>It is soft a</w:t>
      </w:r>
      <w:r>
        <w:t>nd glutinous and tastes great.</w:t>
      </w:r>
    </w:p>
    <w:p w14:paraId="66E3DCB5" w14:textId="77777777" w:rsidR="00700958" w:rsidRDefault="008614AE">
      <w:pPr>
        <w:ind w:left="1440"/>
      </w:pPr>
      <w:r>
        <w:rPr>
          <w:noProof/>
        </w:rPr>
        <w:drawing>
          <wp:inline distT="114300" distB="114300" distL="114300" distR="114300" wp14:anchorId="5DE5F048" wp14:editId="593FDEC9">
            <wp:extent cx="2444338" cy="1593912"/>
            <wp:effectExtent l="0" t="0" r="0" b="0"/>
            <wp:docPr id="15"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48"/>
                    <a:srcRect/>
                    <a:stretch>
                      <a:fillRect/>
                    </a:stretch>
                  </pic:blipFill>
                  <pic:spPr>
                    <a:xfrm>
                      <a:off x="0" y="0"/>
                      <a:ext cx="2444338" cy="1593912"/>
                    </a:xfrm>
                    <a:prstGeom prst="rect">
                      <a:avLst/>
                    </a:prstGeom>
                    <a:ln/>
                  </pic:spPr>
                </pic:pic>
              </a:graphicData>
            </a:graphic>
          </wp:inline>
        </w:drawing>
      </w:r>
    </w:p>
    <w:p w14:paraId="4E96EE49" w14:textId="77777777" w:rsidR="00700958" w:rsidRDefault="008614AE">
      <w:pPr>
        <w:ind w:left="1440"/>
      </w:pPr>
      <w:r>
        <w:t>reference:</w:t>
      </w:r>
    </w:p>
    <w:p w14:paraId="0F403AE4" w14:textId="2691EEF7" w:rsidR="00700958" w:rsidRDefault="008614AE">
      <w:pPr>
        <w:ind w:left="1440"/>
        <w:rPr>
          <w:color w:val="1155CC"/>
          <w:u w:val="single"/>
        </w:rPr>
      </w:pPr>
      <w:hyperlink r:id="rId49">
        <w:r>
          <w:rPr>
            <w:color w:val="1155CC"/>
            <w:u w:val="single"/>
          </w:rPr>
          <w:t>https://www.jucanw.com/Uploa</w:t>
        </w:r>
        <w:r>
          <w:rPr>
            <w:color w:val="1155CC"/>
            <w:u w:val="single"/>
          </w:rPr>
          <w:t>d</w:t>
        </w:r>
        <w:r>
          <w:rPr>
            <w:color w:val="1155CC"/>
            <w:u w:val="single"/>
          </w:rPr>
          <w:t>Files/2017/2/2017071217393086664.jpg</w:t>
        </w:r>
      </w:hyperlink>
    </w:p>
    <w:p w14:paraId="478930CD" w14:textId="47045066" w:rsidR="001C1790" w:rsidRDefault="001C1790">
      <w:pPr>
        <w:ind w:left="1440"/>
        <w:rPr>
          <w:rFonts w:hint="eastAsia"/>
        </w:rPr>
      </w:pPr>
      <w:r>
        <w:fldChar w:fldCharType="begin"/>
      </w:r>
      <w:r>
        <w:instrText xml:space="preserve"> ADDIN ZOTERO_ITEM CSL_CITATION {"citationID":"nyHnmoaF","properties":{"formattedCitation":"({\\i{}2017071217393086664.Jpg (480\\uc0\\u215{}313)}, n.d.)","plainCitation":"(2017071217393086664.Jpg (480×313), n.d.)","noteIndex":0},"citationItems":[{"id":61,"uris":["http://zotero.org/users/local/Zev4HC4U/items/YZ9HUTWQ"],"uri":["http://zotero.org/users/local/Zev4HC4U/items/YZ9HUTWQ"],"itemData":{"id":61,"type":"webpage","title":"2017071217393086664.jpg (480×313)","URL":"https://www.jucanw.com/UploadFiles/2017/2/2017071217393086664.jpg","accessed":{"date-parts":[["2021",10,22]]}}}],"schema":"https://github.com/citation-style-language/schema/raw/master/csl-citation.json"} </w:instrText>
      </w:r>
      <w:r>
        <w:fldChar w:fldCharType="separate"/>
      </w:r>
      <w:r w:rsidRPr="001C1790">
        <w:rPr>
          <w:rFonts w:ascii="SimSun" w:eastAsia="SimSun" w:cs="Times New Roman"/>
          <w:lang w:val="en-US"/>
        </w:rPr>
        <w:t>(</w:t>
      </w:r>
      <w:r w:rsidRPr="001C1790">
        <w:rPr>
          <w:rFonts w:ascii="SimSun" w:eastAsia="SimSun" w:cs="Times New Roman"/>
          <w:i/>
          <w:iCs/>
          <w:lang w:val="en-US"/>
        </w:rPr>
        <w:t>2017071217393086664.Jpg (480</w:t>
      </w:r>
      <w:r w:rsidRPr="001C1790">
        <w:rPr>
          <w:rFonts w:ascii="SimSun" w:eastAsia="SimSun" w:cs="Times New Roman"/>
          <w:i/>
          <w:iCs/>
          <w:lang w:val="en-US"/>
        </w:rPr>
        <w:t>×</w:t>
      </w:r>
      <w:r w:rsidRPr="001C1790">
        <w:rPr>
          <w:rFonts w:ascii="SimSun" w:eastAsia="SimSun" w:cs="Times New Roman"/>
          <w:i/>
          <w:iCs/>
          <w:lang w:val="en-US"/>
        </w:rPr>
        <w:t>313)</w:t>
      </w:r>
      <w:r w:rsidRPr="001C1790">
        <w:rPr>
          <w:rFonts w:ascii="SimSun" w:eastAsia="SimSun" w:cs="Times New Roman"/>
          <w:lang w:val="en-US"/>
        </w:rPr>
        <w:t>, n.d.)</w:t>
      </w:r>
      <w:r>
        <w:fldChar w:fldCharType="end"/>
      </w:r>
    </w:p>
    <w:p w14:paraId="2E200489" w14:textId="77777777" w:rsidR="00700958" w:rsidRPr="00D4235D" w:rsidRDefault="008614AE">
      <w:pPr>
        <w:spacing w:before="240" w:after="240"/>
        <w:ind w:left="1440"/>
        <w:rPr>
          <w:lang w:val="en-CA"/>
        </w:rPr>
      </w:pPr>
      <w:r w:rsidRPr="00D4235D">
        <w:rPr>
          <w:color w:val="191B26"/>
          <w:lang w:val="en-CA"/>
        </w:rPr>
        <w:t>ID:</w:t>
      </w:r>
      <w:r w:rsidRPr="00D4235D">
        <w:rPr>
          <w:color w:val="191B26"/>
          <w:sz w:val="20"/>
          <w:szCs w:val="20"/>
          <w:lang w:val="en-CA"/>
        </w:rPr>
        <w:t>P0iygd</w:t>
      </w:r>
    </w:p>
    <w:p w14:paraId="1D5ACF18" w14:textId="77777777" w:rsidR="00700958" w:rsidRPr="00D4235D" w:rsidRDefault="00700958">
      <w:pPr>
        <w:ind w:left="1440"/>
        <w:rPr>
          <w:lang w:val="en-CA"/>
        </w:rPr>
      </w:pPr>
    </w:p>
    <w:p w14:paraId="3FC77E98" w14:textId="77777777" w:rsidR="00700958" w:rsidRPr="00D4235D" w:rsidRDefault="008614AE">
      <w:pPr>
        <w:ind w:left="1440"/>
        <w:rPr>
          <w:b/>
          <w:lang w:val="en-CA"/>
        </w:rPr>
      </w:pPr>
      <w:r w:rsidRPr="00D4235D">
        <w:rPr>
          <w:b/>
          <w:lang w:val="en-CA"/>
        </w:rPr>
        <w:t>Tofu</w:t>
      </w:r>
    </w:p>
    <w:p w14:paraId="635073DE" w14:textId="77777777" w:rsidR="00700958" w:rsidRPr="00D4235D" w:rsidRDefault="008614AE">
      <w:pPr>
        <w:ind w:left="1440"/>
        <w:rPr>
          <w:lang w:val="en-CA"/>
        </w:rPr>
      </w:pPr>
      <w:r w:rsidRPr="00D4235D">
        <w:rPr>
          <w:lang w:val="en-CA"/>
        </w:rPr>
        <w:t xml:space="preserve">Water milled tofu melts in the mouth and can </w:t>
      </w:r>
      <w:r w:rsidRPr="00D4235D">
        <w:rPr>
          <w:lang w:val="en-CA"/>
        </w:rPr>
        <w:t>be eaten after tens of seconds in the pot.</w:t>
      </w:r>
    </w:p>
    <w:p w14:paraId="207A0602" w14:textId="77777777" w:rsidR="00700958" w:rsidRDefault="008614AE">
      <w:pPr>
        <w:ind w:left="1440"/>
      </w:pPr>
      <w:r>
        <w:rPr>
          <w:noProof/>
        </w:rPr>
        <w:drawing>
          <wp:inline distT="114300" distB="114300" distL="114300" distR="114300" wp14:anchorId="02529CB1" wp14:editId="3651D358">
            <wp:extent cx="5731200" cy="3213100"/>
            <wp:effectExtent l="0" t="0" r="0" b="0"/>
            <wp:docPr id="29" name="image34.jpg"/>
            <wp:cNvGraphicFramePr/>
            <a:graphic xmlns:a="http://schemas.openxmlformats.org/drawingml/2006/main">
              <a:graphicData uri="http://schemas.openxmlformats.org/drawingml/2006/picture">
                <pic:pic xmlns:pic="http://schemas.openxmlformats.org/drawingml/2006/picture">
                  <pic:nvPicPr>
                    <pic:cNvPr id="0" name="image34.jpg"/>
                    <pic:cNvPicPr preferRelativeResize="0"/>
                  </pic:nvPicPr>
                  <pic:blipFill>
                    <a:blip r:embed="rId50"/>
                    <a:srcRect/>
                    <a:stretch>
                      <a:fillRect/>
                    </a:stretch>
                  </pic:blipFill>
                  <pic:spPr>
                    <a:xfrm>
                      <a:off x="0" y="0"/>
                      <a:ext cx="5731200" cy="3213100"/>
                    </a:xfrm>
                    <a:prstGeom prst="rect">
                      <a:avLst/>
                    </a:prstGeom>
                    <a:ln/>
                  </pic:spPr>
                </pic:pic>
              </a:graphicData>
            </a:graphic>
          </wp:inline>
        </w:drawing>
      </w:r>
    </w:p>
    <w:p w14:paraId="044545F5" w14:textId="77777777" w:rsidR="00700958" w:rsidRDefault="008614AE">
      <w:pPr>
        <w:ind w:left="1440"/>
      </w:pPr>
      <w:r>
        <w:t>reference:</w:t>
      </w:r>
    </w:p>
    <w:p w14:paraId="70998990" w14:textId="0B8D3119" w:rsidR="00700958" w:rsidRDefault="008614AE">
      <w:pPr>
        <w:ind w:left="1440"/>
        <w:rPr>
          <w:color w:val="1155CC"/>
          <w:u w:val="single"/>
        </w:rPr>
      </w:pPr>
      <w:hyperlink r:id="rId51">
        <w:r>
          <w:rPr>
            <w:color w:val="1155CC"/>
            <w:u w:val="single"/>
          </w:rPr>
          <w:t>https://cdn.pixabay.c</w:t>
        </w:r>
        <w:r>
          <w:rPr>
            <w:color w:val="1155CC"/>
            <w:u w:val="single"/>
          </w:rPr>
          <w:t>o</w:t>
        </w:r>
        <w:r>
          <w:rPr>
            <w:color w:val="1155CC"/>
            <w:u w:val="single"/>
          </w:rPr>
          <w:t>m/photo/2019/03/26/01/14/tofu-4081697_960_720.jpg</w:t>
        </w:r>
      </w:hyperlink>
    </w:p>
    <w:p w14:paraId="42A14FF8" w14:textId="73F80C4F" w:rsidR="001C1790" w:rsidRDefault="001C1790">
      <w:pPr>
        <w:ind w:left="1440"/>
        <w:rPr>
          <w:rFonts w:hint="eastAsia"/>
        </w:rPr>
      </w:pPr>
      <w:r>
        <w:fldChar w:fldCharType="begin"/>
      </w:r>
      <w:r>
        <w:instrText xml:space="preserve"> ADDIN ZOTERO_ITEM CSL_CITATION {"citationID":"7eBMhgHn","properties":{"formattedCitation":"({\\i{}Tofu-4081697_960_720.Jpg (960\\uc0\\u215{}538)}, n.d.)","plainCitation":"(Tofu-4081697_960_720.Jpg (960×538), n.d.)","noteIndex":0},"citationItems":[{"id":63,"uris":["http://zotero.org/users/local/Zev4HC4U/items/HBHDCIYM"],"uri":["http://zotero.org/users/local/Zev4HC4U/items/HBHDCIYM"],"itemData":{"id":63,"type":"webpage","title":"tofu-4081697_960_720.jpg (960×538)","URL":"https://cdn.pixabay.com/photo/2019/03/26/01/14/tofu-4081697_960_720.jpg","accessed":{"date-parts":[["2021",10,22]]}}}],"schema":"https://github.com/citation-style-language/schema/raw/master/csl-citation.json"} </w:instrText>
      </w:r>
      <w:r>
        <w:fldChar w:fldCharType="separate"/>
      </w:r>
      <w:r w:rsidRPr="001C1790">
        <w:rPr>
          <w:rFonts w:ascii="SimSun" w:eastAsia="SimSun" w:cs="Times New Roman"/>
          <w:lang w:val="en-US"/>
        </w:rPr>
        <w:t>(</w:t>
      </w:r>
      <w:r w:rsidRPr="001C1790">
        <w:rPr>
          <w:rFonts w:ascii="SimSun" w:eastAsia="SimSun" w:cs="Times New Roman"/>
          <w:i/>
          <w:iCs/>
          <w:lang w:val="en-US"/>
        </w:rPr>
        <w:t>Tofu-4081697_960_720.Jpg (960</w:t>
      </w:r>
      <w:r w:rsidRPr="001C1790">
        <w:rPr>
          <w:rFonts w:ascii="SimSun" w:eastAsia="SimSun" w:cs="Times New Roman"/>
          <w:i/>
          <w:iCs/>
          <w:lang w:val="en-US"/>
        </w:rPr>
        <w:t>×</w:t>
      </w:r>
      <w:r w:rsidRPr="001C1790">
        <w:rPr>
          <w:rFonts w:ascii="SimSun" w:eastAsia="SimSun" w:cs="Times New Roman"/>
          <w:i/>
          <w:iCs/>
          <w:lang w:val="en-US"/>
        </w:rPr>
        <w:t>538)</w:t>
      </w:r>
      <w:r w:rsidRPr="001C1790">
        <w:rPr>
          <w:rFonts w:ascii="SimSun" w:eastAsia="SimSun" w:cs="Times New Roman"/>
          <w:lang w:val="en-US"/>
        </w:rPr>
        <w:t>, n.d.)</w:t>
      </w:r>
      <w:r>
        <w:fldChar w:fldCharType="end"/>
      </w:r>
    </w:p>
    <w:p w14:paraId="4D3F570B" w14:textId="77777777" w:rsidR="00700958" w:rsidRDefault="008614AE">
      <w:pPr>
        <w:spacing w:before="240" w:after="240"/>
        <w:ind w:left="1440"/>
        <w:rPr>
          <w:b/>
          <w:sz w:val="30"/>
          <w:szCs w:val="30"/>
        </w:rPr>
      </w:pPr>
      <w:r>
        <w:rPr>
          <w:color w:val="191B26"/>
        </w:rPr>
        <w:lastRenderedPageBreak/>
        <w:t>ID:</w:t>
      </w:r>
      <w:r>
        <w:rPr>
          <w:color w:val="191B26"/>
          <w:sz w:val="20"/>
          <w:szCs w:val="20"/>
        </w:rPr>
        <w:t>InDzYF</w:t>
      </w:r>
    </w:p>
    <w:p w14:paraId="11FB130C" w14:textId="77777777" w:rsidR="00700958" w:rsidRDefault="008614AE">
      <w:pPr>
        <w:pStyle w:val="Heading2"/>
        <w:numPr>
          <w:ilvl w:val="0"/>
          <w:numId w:val="1"/>
        </w:numPr>
      </w:pPr>
      <w:bookmarkStart w:id="5" w:name="_3t6g8wtw9le5" w:colFirst="0" w:colLast="0"/>
      <w:bookmarkEnd w:id="5"/>
      <w:r>
        <w:t>Main</w:t>
      </w:r>
    </w:p>
    <w:p w14:paraId="681662DD" w14:textId="77777777" w:rsidR="00700958" w:rsidRDefault="008614AE">
      <w:pPr>
        <w:ind w:left="1440"/>
      </w:pPr>
      <w:r>
        <w:t>Steam Rice</w:t>
      </w:r>
    </w:p>
    <w:p w14:paraId="3DDB9845" w14:textId="77777777" w:rsidR="00700958" w:rsidRPr="00D4235D" w:rsidRDefault="008614AE">
      <w:pPr>
        <w:ind w:left="1440"/>
        <w:rPr>
          <w:lang w:val="en-CA"/>
        </w:rPr>
      </w:pPr>
      <w:r w:rsidRPr="00D4235D">
        <w:rPr>
          <w:lang w:val="en-CA"/>
        </w:rPr>
        <w:t>Steamed white rice just out of the pot.</w:t>
      </w:r>
    </w:p>
    <w:p w14:paraId="2C6D5CB2" w14:textId="77777777" w:rsidR="00700958" w:rsidRDefault="008614AE">
      <w:pPr>
        <w:ind w:left="1440"/>
      </w:pPr>
      <w:r>
        <w:rPr>
          <w:noProof/>
        </w:rPr>
        <w:drawing>
          <wp:inline distT="114300" distB="114300" distL="114300" distR="114300" wp14:anchorId="7C25B4C7" wp14:editId="4D953705">
            <wp:extent cx="3151300" cy="1699938"/>
            <wp:effectExtent l="0" t="0" r="0" b="0"/>
            <wp:docPr id="32" name="image27.jpg"/>
            <wp:cNvGraphicFramePr/>
            <a:graphic xmlns:a="http://schemas.openxmlformats.org/drawingml/2006/main">
              <a:graphicData uri="http://schemas.openxmlformats.org/drawingml/2006/picture">
                <pic:pic xmlns:pic="http://schemas.openxmlformats.org/drawingml/2006/picture">
                  <pic:nvPicPr>
                    <pic:cNvPr id="0" name="image27.jpg"/>
                    <pic:cNvPicPr preferRelativeResize="0"/>
                  </pic:nvPicPr>
                  <pic:blipFill>
                    <a:blip r:embed="rId52"/>
                    <a:srcRect/>
                    <a:stretch>
                      <a:fillRect/>
                    </a:stretch>
                  </pic:blipFill>
                  <pic:spPr>
                    <a:xfrm>
                      <a:off x="0" y="0"/>
                      <a:ext cx="3151300" cy="1699938"/>
                    </a:xfrm>
                    <a:prstGeom prst="rect">
                      <a:avLst/>
                    </a:prstGeom>
                    <a:ln/>
                  </pic:spPr>
                </pic:pic>
              </a:graphicData>
            </a:graphic>
          </wp:inline>
        </w:drawing>
      </w:r>
    </w:p>
    <w:p w14:paraId="7A89D308" w14:textId="77777777" w:rsidR="00700958" w:rsidRDefault="008614AE">
      <w:pPr>
        <w:ind w:left="1440"/>
      </w:pPr>
      <w:r>
        <w:t>reference:</w:t>
      </w:r>
    </w:p>
    <w:p w14:paraId="1471C6DB" w14:textId="77777777" w:rsidR="00700958" w:rsidRDefault="008614AE">
      <w:pPr>
        <w:ind w:left="1440"/>
      </w:pPr>
      <w:hyperlink r:id="rId53">
        <w:r>
          <w:rPr>
            <w:color w:val="1155CC"/>
            <w:u w:val="single"/>
          </w:rPr>
          <w:t>https://gimg2.baidu.com/image_search/src=http%3A%2F%2Finews.gtimg.com%2Fnewsapp_match%2F0%2F10966604989%2F0.jpg&amp;refer=http%3A%2F%2Finews.gtimg.com&amp;app=2002&amp;size</w:t>
        </w:r>
        <w:r>
          <w:rPr>
            <w:color w:val="1155CC"/>
            <w:u w:val="single"/>
          </w:rPr>
          <w:t>=</w:t>
        </w:r>
        <w:r>
          <w:rPr>
            <w:color w:val="1155CC"/>
            <w:u w:val="single"/>
          </w:rPr>
          <w:t>f9999,10000&amp;q=a80&amp;n=0&amp;g=0n&amp;fmt=j</w:t>
        </w:r>
        <w:r>
          <w:rPr>
            <w:color w:val="1155CC"/>
            <w:u w:val="single"/>
          </w:rPr>
          <w:t>peg?sec=1637528642&amp;t=45b26d831e2e3b98134c545917d519ab</w:t>
        </w:r>
      </w:hyperlink>
    </w:p>
    <w:p w14:paraId="6BE6773A" w14:textId="356F4136" w:rsidR="00700958" w:rsidRPr="001C1790" w:rsidRDefault="001C1790">
      <w:pPr>
        <w:ind w:left="1440"/>
        <w:rPr>
          <w:lang w:val="en-CA"/>
        </w:rPr>
      </w:pPr>
      <w:r>
        <w:fldChar w:fldCharType="begin"/>
      </w:r>
      <w:r w:rsidRPr="001C1790">
        <w:rPr>
          <w:lang w:val="en-CA"/>
        </w:rPr>
        <w:instrText xml:space="preserve"> ADDIN ZOTERO_ITEM CSL_CITATION {"citationID":"z9L8C775","properties":{"formattedCitation":"({\\i{}Src=http://Inews.Gtimg.Com/Newsapp_match/0/10966604989/0.Jpg&amp;refer=http://Inews.Gtimg.Com&amp;app=2002&amp;size=f9999,10000&amp;q=a80&amp;n=0&amp;g=0n&amp;fmt=jpeg (660\\uc0\\u215{}440)}, n.d.)","plainCitation":"(Src=http://Inews.Gtimg.Com/Newsapp_match/0/10966604989/0.Jpg&amp;refer=http://Inews.Gtimg.Com&amp;app=2002&amp;size=f9999,10000&amp;q=a80&amp;n=0&amp;g=0n&amp;fmt=jpeg (660×440), n.d.)","noteIndex":0},"citationItems":[{"id":65,"uris":["http://zotero.org/users/local/Zev4HC4U/items/U29YD8AX"],"uri":["http://zotero.org/users/local/Zev4HC4U/items/U29YD8AX"],"itemData":{"id":65,"type":"webpage","title":"src=http://inews.gtimg.com/newsapp_match/0/10966604989/0.jpg&amp;refer=http://inews.gtimg.com&amp;app=2002&amp;size=f9999,10000&amp;q=a80&amp;n=0&amp;g=0n&amp;fmt=jpeg (660×440)","URL":"https://gimg2.baidu.com/image_search/src=http%3A%2F%2Finews.gtimg.com%2Fnewsapp_match%2F0%2F10966604989%2F0.jpg&amp;refer=http%3A%2F%2Finews.gtimg.com&amp;app=2002&amp;size=f9999,10000&amp;q=a80&amp;n=0&amp;g=0n&amp;fmt=jpeg?sec=1637528642&amp;t=45b26d831e2e3b98134c545917d519ab","accessed":{"date-parts":[["2021",10,22]]}}}],"schema":"https://github.com/citation-style-language/schema/raw/master/csl-citation.json"} </w:instrText>
      </w:r>
      <w:r>
        <w:fldChar w:fldCharType="separate"/>
      </w:r>
      <w:r w:rsidRPr="001C1790">
        <w:rPr>
          <w:rFonts w:ascii="SimSun" w:eastAsia="SimSun" w:cs="Times New Roman"/>
          <w:lang w:val="en-US"/>
        </w:rPr>
        <w:t>(</w:t>
      </w:r>
      <w:r w:rsidRPr="001C1790">
        <w:rPr>
          <w:rFonts w:ascii="SimSun" w:eastAsia="SimSun" w:cs="Times New Roman"/>
          <w:i/>
          <w:iCs/>
          <w:lang w:val="en-US"/>
        </w:rPr>
        <w:t>Src=http://Inews.Gtimg.Com/Newsapp_match/0/10966604989/0.Jpg&amp;refer=http://Inews.Gtimg.Com&amp;app=2002&amp;size=f9999,10000&amp;q=a80&amp;n=0&amp;g=0n&amp;fmt=jpeg (660</w:t>
      </w:r>
      <w:r w:rsidRPr="001C1790">
        <w:rPr>
          <w:rFonts w:ascii="SimSun" w:eastAsia="SimSun" w:cs="Times New Roman"/>
          <w:i/>
          <w:iCs/>
          <w:lang w:val="en-US"/>
        </w:rPr>
        <w:t>×</w:t>
      </w:r>
      <w:r w:rsidRPr="001C1790">
        <w:rPr>
          <w:rFonts w:ascii="SimSun" w:eastAsia="SimSun" w:cs="Times New Roman"/>
          <w:i/>
          <w:iCs/>
          <w:lang w:val="en-US"/>
        </w:rPr>
        <w:t>440)</w:t>
      </w:r>
      <w:r w:rsidRPr="001C1790">
        <w:rPr>
          <w:rFonts w:ascii="SimSun" w:eastAsia="SimSun" w:cs="Times New Roman"/>
          <w:lang w:val="en-US"/>
        </w:rPr>
        <w:t>, n.d.)</w:t>
      </w:r>
      <w:r>
        <w:fldChar w:fldCharType="end"/>
      </w:r>
    </w:p>
    <w:p w14:paraId="0378EAB4" w14:textId="77777777" w:rsidR="00700958" w:rsidRPr="00D4235D" w:rsidRDefault="008614AE">
      <w:pPr>
        <w:spacing w:before="240" w:after="240"/>
        <w:ind w:left="1440"/>
        <w:rPr>
          <w:lang w:val="en-CA"/>
        </w:rPr>
      </w:pPr>
      <w:r w:rsidRPr="00D4235D">
        <w:rPr>
          <w:color w:val="191B26"/>
          <w:lang w:val="en-CA"/>
        </w:rPr>
        <w:t>ID:</w:t>
      </w:r>
      <w:r w:rsidRPr="00D4235D">
        <w:rPr>
          <w:color w:val="191B26"/>
          <w:sz w:val="20"/>
          <w:szCs w:val="20"/>
          <w:lang w:val="en-CA"/>
        </w:rPr>
        <w:t>b-zchC</w:t>
      </w:r>
    </w:p>
    <w:p w14:paraId="50D0ADF7" w14:textId="77777777" w:rsidR="00700958" w:rsidRPr="00D4235D" w:rsidRDefault="00700958">
      <w:pPr>
        <w:ind w:left="1440"/>
        <w:rPr>
          <w:lang w:val="en-CA"/>
        </w:rPr>
      </w:pPr>
    </w:p>
    <w:p w14:paraId="70AECDDF" w14:textId="77777777" w:rsidR="00700958" w:rsidRPr="00D4235D" w:rsidRDefault="008614AE">
      <w:pPr>
        <w:ind w:left="1440"/>
        <w:rPr>
          <w:lang w:val="en-CA"/>
        </w:rPr>
      </w:pPr>
      <w:r w:rsidRPr="00D4235D">
        <w:rPr>
          <w:lang w:val="en-CA"/>
        </w:rPr>
        <w:t>Noodles</w:t>
      </w:r>
    </w:p>
    <w:p w14:paraId="7D1CC87D" w14:textId="77777777" w:rsidR="00700958" w:rsidRPr="00D4235D" w:rsidRDefault="008614AE">
      <w:pPr>
        <w:ind w:left="1440"/>
        <w:rPr>
          <w:lang w:val="en-CA"/>
        </w:rPr>
      </w:pPr>
      <w:r w:rsidRPr="00D4235D">
        <w:rPr>
          <w:lang w:val="en-CA"/>
        </w:rPr>
        <w:t>Instant hand ramen noodles, boil in a pot, and eat.</w:t>
      </w:r>
    </w:p>
    <w:p w14:paraId="54445394" w14:textId="77777777" w:rsidR="00700958" w:rsidRDefault="008614AE">
      <w:pPr>
        <w:ind w:left="1440"/>
      </w:pPr>
      <w:r>
        <w:rPr>
          <w:noProof/>
        </w:rPr>
        <w:drawing>
          <wp:inline distT="114300" distB="114300" distL="114300" distR="114300" wp14:anchorId="706C970D" wp14:editId="10EBBE91">
            <wp:extent cx="3338513" cy="1685925"/>
            <wp:effectExtent l="0" t="0" r="0" b="0"/>
            <wp:docPr id="5"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54"/>
                    <a:srcRect r="-20826" b="-20826"/>
                    <a:stretch>
                      <a:fillRect/>
                    </a:stretch>
                  </pic:blipFill>
                  <pic:spPr>
                    <a:xfrm>
                      <a:off x="0" y="0"/>
                      <a:ext cx="3338513" cy="1685925"/>
                    </a:xfrm>
                    <a:prstGeom prst="rect">
                      <a:avLst/>
                    </a:prstGeom>
                    <a:ln/>
                  </pic:spPr>
                </pic:pic>
              </a:graphicData>
            </a:graphic>
          </wp:inline>
        </w:drawing>
      </w:r>
    </w:p>
    <w:p w14:paraId="5C472B75" w14:textId="77777777" w:rsidR="00700958" w:rsidRDefault="008614AE">
      <w:pPr>
        <w:ind w:left="1440"/>
      </w:pPr>
      <w:r>
        <w:t>reference:</w:t>
      </w:r>
    </w:p>
    <w:p w14:paraId="315B076A" w14:textId="08258A1D" w:rsidR="00700958" w:rsidRDefault="008614AE">
      <w:pPr>
        <w:ind w:left="1440"/>
        <w:rPr>
          <w:color w:val="1155CC"/>
          <w:u w:val="single"/>
        </w:rPr>
      </w:pPr>
      <w:hyperlink r:id="rId55">
        <w:r>
          <w:rPr>
            <w:color w:val="1155CC"/>
            <w:u w:val="single"/>
          </w:rPr>
          <w:t>https://gimg2.baidu.com/image_search/src=http%3A%2F%2Fimg.022sunny.com%2F2020%2F01%2FY9OTzVw9S8Zx.png&amp;refer=http%3A%</w:t>
        </w:r>
        <w:r>
          <w:rPr>
            <w:color w:val="1155CC"/>
            <w:u w:val="single"/>
          </w:rPr>
          <w:t>2F%2Fimg.022sunny.com&amp;app=2002&amp;size=f9999,100</w:t>
        </w:r>
        <w:r>
          <w:rPr>
            <w:color w:val="1155CC"/>
            <w:u w:val="single"/>
          </w:rPr>
          <w:t>0</w:t>
        </w:r>
        <w:r>
          <w:rPr>
            <w:color w:val="1155CC"/>
            <w:u w:val="single"/>
          </w:rPr>
          <w:t>0&amp;q=a80&amp;n=0&amp;g=0n&amp;fmt=jpeg?sec=1637528802&amp;t=f1cf04aba9d5775c212e00e11aa78755</w:t>
        </w:r>
      </w:hyperlink>
    </w:p>
    <w:p w14:paraId="233037AE" w14:textId="012EA53C" w:rsidR="001C1790" w:rsidRPr="001C1790" w:rsidRDefault="001C1790">
      <w:pPr>
        <w:ind w:left="1440"/>
        <w:rPr>
          <w:rFonts w:hint="eastAsia"/>
          <w:lang w:val="en-CA"/>
        </w:rPr>
      </w:pPr>
      <w:r>
        <w:lastRenderedPageBreak/>
        <w:fldChar w:fldCharType="begin"/>
      </w:r>
      <w:r w:rsidRPr="001C1790">
        <w:rPr>
          <w:lang w:val="en-CA"/>
        </w:rPr>
        <w:instrText xml:space="preserve"> ADDIN ZOTERO_ITEM CSL_CITATION {"citationID":"Pv5zk1o2","properties":{"formattedCitation":"({\\i{}Src=http://Img.022sunny.Com/2020/01/Y9OTzVw9S8Zx.Png&amp;refer=http://Img.022sunny.Com&amp;app=2002&amp;size=f9999,10000&amp;q=a80&amp;n=0&amp;g=0n&amp;fmt=jpeg (612\\uc0\\u215{}396)}, n.d.)","plainCitation":"(Src=http://Img.022sunny.Com/2020/01/Y9OTzVw9S8Zx.Png&amp;refer=http://Img.022sunny.Com&amp;app=2002&amp;size=f9999,10000&amp;q=a80&amp;n=0&amp;g=0n&amp;fmt=jpeg (612×396), n.d.)","noteIndex":0},"citationItems":[{"id":67,"uris":["http://zotero.org/users/local/Zev4HC4U/items/QWCJ8NYQ"],"uri":["http://zotero.org/users/local/Zev4HC4U/items/QWCJ8NYQ"],"itemData":{"id":67,"type":"webpage","title":"src=http://img.022sunny.com/2020/01/Y9OTzVw9S8Zx.png&amp;refer=http://img.022sunny.com&amp;app=2002&amp;size=f9999,10000&amp;q=a80&amp;n=0&amp;g=0n&amp;fmt=jpeg (612×396)","URL":"https://gimg2.baidu.com/image_search/src=http%3A%2F%2Fimg.022sunny.com%2F2020%2F01%2FY9OTzVw9S8Zx.png&amp;refer=http%3A%2F%2Fimg.022sunny.com&amp;app=2002&amp;size=f9999,10000&amp;q=a80&amp;n=0&amp;g=0n&amp;fmt=jpeg?sec=1637528802&amp;t=f1cf04aba9d5775c212e00e11aa78755","accessed":{"date-parts":[["2021",10,22]]}}}],"schema":"https://github.com/citation-style-language/schema/raw/master/csl-citation.json"} </w:instrText>
      </w:r>
      <w:r>
        <w:fldChar w:fldCharType="separate"/>
      </w:r>
      <w:r w:rsidRPr="001C1790">
        <w:rPr>
          <w:rFonts w:ascii="SimSun" w:eastAsia="SimSun" w:cs="Times New Roman"/>
          <w:lang w:val="en-US"/>
        </w:rPr>
        <w:t>(</w:t>
      </w:r>
      <w:r w:rsidRPr="001C1790">
        <w:rPr>
          <w:rFonts w:ascii="SimSun" w:eastAsia="SimSun" w:cs="Times New Roman"/>
          <w:i/>
          <w:iCs/>
          <w:lang w:val="en-US"/>
        </w:rPr>
        <w:t>Src=http://Img.022sunny.Com/2020/01/Y9OTzVw9S8Zx.Png&amp;refer=http://Img.022sunny.Com&amp;app=2002&amp;size=f9999,10000&amp;q=a80&amp;n=0&amp;g=0n&amp;fmt=jpeg (612</w:t>
      </w:r>
      <w:r w:rsidRPr="001C1790">
        <w:rPr>
          <w:rFonts w:ascii="SimSun" w:eastAsia="SimSun" w:cs="Times New Roman"/>
          <w:i/>
          <w:iCs/>
          <w:lang w:val="en-US"/>
        </w:rPr>
        <w:t>×</w:t>
      </w:r>
      <w:r w:rsidRPr="001C1790">
        <w:rPr>
          <w:rFonts w:ascii="SimSun" w:eastAsia="SimSun" w:cs="Times New Roman"/>
          <w:i/>
          <w:iCs/>
          <w:lang w:val="en-US"/>
        </w:rPr>
        <w:t>396)</w:t>
      </w:r>
      <w:r w:rsidRPr="001C1790">
        <w:rPr>
          <w:rFonts w:ascii="SimSun" w:eastAsia="SimSun" w:cs="Times New Roman"/>
          <w:lang w:val="en-US"/>
        </w:rPr>
        <w:t>, n.d.)</w:t>
      </w:r>
      <w:r>
        <w:fldChar w:fldCharType="end"/>
      </w:r>
    </w:p>
    <w:p w14:paraId="0C38342B" w14:textId="77777777" w:rsidR="00700958" w:rsidRPr="001C1790" w:rsidRDefault="00700958">
      <w:pPr>
        <w:ind w:left="1440"/>
        <w:rPr>
          <w:b/>
          <w:sz w:val="30"/>
          <w:szCs w:val="30"/>
          <w:lang w:val="en-CA"/>
        </w:rPr>
      </w:pPr>
    </w:p>
    <w:p w14:paraId="6336141C" w14:textId="77777777" w:rsidR="00700958" w:rsidRDefault="008614AE">
      <w:pPr>
        <w:spacing w:before="240" w:after="240"/>
        <w:ind w:left="1440"/>
        <w:rPr>
          <w:b/>
          <w:sz w:val="30"/>
          <w:szCs w:val="30"/>
        </w:rPr>
      </w:pPr>
      <w:r>
        <w:rPr>
          <w:color w:val="191B26"/>
        </w:rPr>
        <w:t>ID:</w:t>
      </w:r>
      <w:r>
        <w:rPr>
          <w:color w:val="191B26"/>
          <w:sz w:val="20"/>
          <w:szCs w:val="20"/>
        </w:rPr>
        <w:t>iR_zD5</w:t>
      </w:r>
    </w:p>
    <w:p w14:paraId="2CAE62BF" w14:textId="77777777" w:rsidR="00700958" w:rsidRDefault="008614AE">
      <w:pPr>
        <w:pStyle w:val="Heading2"/>
        <w:numPr>
          <w:ilvl w:val="0"/>
          <w:numId w:val="1"/>
        </w:numPr>
      </w:pPr>
      <w:bookmarkStart w:id="6" w:name="_xps3xo3oagp9" w:colFirst="0" w:colLast="0"/>
      <w:bookmarkEnd w:id="6"/>
      <w:r>
        <w:t>Sauces</w:t>
      </w:r>
    </w:p>
    <w:p w14:paraId="390EF46E" w14:textId="77777777" w:rsidR="00700958" w:rsidRDefault="008614AE">
      <w:pPr>
        <w:spacing w:before="240" w:after="240"/>
        <w:ind w:left="1440"/>
        <w:rPr>
          <w:b/>
          <w:color w:val="191B26"/>
        </w:rPr>
      </w:pPr>
      <w:r>
        <w:rPr>
          <w:b/>
          <w:color w:val="191B26"/>
        </w:rPr>
        <w:t>Garlic</w:t>
      </w:r>
    </w:p>
    <w:p w14:paraId="0DC3FEE6" w14:textId="77777777" w:rsidR="00700958" w:rsidRDefault="008614AE">
      <w:pPr>
        <w:spacing w:before="240" w:after="240"/>
        <w:ind w:left="1440"/>
        <w:rPr>
          <w:color w:val="191B26"/>
        </w:rPr>
      </w:pPr>
      <w:r>
        <w:rPr>
          <w:noProof/>
          <w:color w:val="191B26"/>
        </w:rPr>
        <w:drawing>
          <wp:inline distT="114300" distB="114300" distL="114300" distR="114300" wp14:anchorId="3EFA896E" wp14:editId="2C77291D">
            <wp:extent cx="2175006" cy="1448800"/>
            <wp:effectExtent l="0" t="0" r="0" b="0"/>
            <wp:docPr id="12"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56"/>
                    <a:srcRect/>
                    <a:stretch>
                      <a:fillRect/>
                    </a:stretch>
                  </pic:blipFill>
                  <pic:spPr>
                    <a:xfrm>
                      <a:off x="0" y="0"/>
                      <a:ext cx="2175006" cy="1448800"/>
                    </a:xfrm>
                    <a:prstGeom prst="rect">
                      <a:avLst/>
                    </a:prstGeom>
                    <a:ln/>
                  </pic:spPr>
                </pic:pic>
              </a:graphicData>
            </a:graphic>
          </wp:inline>
        </w:drawing>
      </w:r>
    </w:p>
    <w:p w14:paraId="3316765A" w14:textId="77777777" w:rsidR="00700958" w:rsidRPr="00D4235D" w:rsidRDefault="008614AE">
      <w:pPr>
        <w:spacing w:before="240" w:after="240"/>
        <w:ind w:left="1440"/>
        <w:rPr>
          <w:color w:val="191B26"/>
          <w:lang w:val="en-CA"/>
        </w:rPr>
      </w:pPr>
      <w:r w:rsidRPr="00D4235D">
        <w:rPr>
          <w:color w:val="191B26"/>
          <w:lang w:val="en-CA"/>
        </w:rPr>
        <w:t>Garlic, peel the garlic and mash it into a puree, it becomes garlic puree. It is mostly used as a condiment</w:t>
      </w:r>
      <w:r w:rsidRPr="00D4235D">
        <w:rPr>
          <w:color w:val="191B26"/>
          <w:lang w:val="en-CA"/>
        </w:rPr>
        <w:t xml:space="preserve"> and can also be used medicinally.</w:t>
      </w:r>
    </w:p>
    <w:p w14:paraId="7FC72864" w14:textId="54CB6ADC" w:rsidR="00700958" w:rsidRDefault="008614AE">
      <w:pPr>
        <w:spacing w:before="240" w:after="240"/>
        <w:ind w:left="1440"/>
        <w:rPr>
          <w:color w:val="1155CC"/>
          <w:u w:val="single"/>
        </w:rPr>
      </w:pPr>
      <w:r>
        <w:rPr>
          <w:color w:val="191B26"/>
        </w:rPr>
        <w:t>href:</w:t>
      </w:r>
      <w:hyperlink r:id="rId57">
        <w:r>
          <w:rPr>
            <w:color w:val="1155CC"/>
            <w:u w:val="single"/>
          </w:rPr>
          <w:t>https://pixabay.</w:t>
        </w:r>
        <w:r>
          <w:rPr>
            <w:color w:val="1155CC"/>
            <w:u w:val="single"/>
          </w:rPr>
          <w:t>c</w:t>
        </w:r>
        <w:r>
          <w:rPr>
            <w:color w:val="1155CC"/>
            <w:u w:val="single"/>
          </w:rPr>
          <w:t>om/photos/garlic-organic-fresh-vegetable-1374329/</w:t>
        </w:r>
      </w:hyperlink>
    </w:p>
    <w:p w14:paraId="1ACF5C61" w14:textId="46932223" w:rsidR="001C1790" w:rsidRDefault="001C1790">
      <w:pPr>
        <w:spacing w:before="240" w:after="240"/>
        <w:ind w:left="1440"/>
        <w:rPr>
          <w:rFonts w:hint="eastAsia"/>
          <w:color w:val="191B26"/>
        </w:rPr>
      </w:pPr>
      <w:r>
        <w:rPr>
          <w:color w:val="191B26"/>
        </w:rPr>
        <w:fldChar w:fldCharType="begin"/>
      </w:r>
      <w:r>
        <w:rPr>
          <w:color w:val="191B26"/>
        </w:rPr>
        <w:instrText xml:space="preserve"> ADDIN ZOTERO_ITEM CSL_CITATION {"citationID":"M9HabKwm","properties":{"formattedCitation":"({\\i{}Pixabay\\uc0\\u19978{}\\uc0\\u30340{}\\uc0\\u20813{}\\uc0\\u36153{}\\uc0\\u22270{}\\uc0\\u29255{} - \\uc0\\u22823{}\\uc0\\u33948{}, \\uc0\\u26377{}\\uc0\\u2</w:instrText>
      </w:r>
      <w:r>
        <w:rPr>
          <w:rFonts w:hint="eastAsia"/>
          <w:color w:val="191B26"/>
        </w:rPr>
        <w:instrText>6426{}\\uc0\\u30340{}, \\uc0\\u26032{}\\uc0\\u40092{}\\uc0\\u30340{}, \\uc0\\u34092{}\\uc0\\u33756{}, \\uc0\\u29983{}\\uc0\\u20135{}, \\uc0\\u26837{}\\uc0\\u33394{}\\uc0\\u34092{}\\uc0\\u33756{}}, n.d.)","plainCitation":"(Pixabay上的免费图片 - 大蒜, 有机的, 新鲜的, 蔬菜, 生产, 棕色蔬菜, n.d.)","noteIndex":0},"citationItems":[{"id":69,"uris":["http://zotero.org/users/local/Zev4HC4U/items/QNDEVWKG"],"uri":["http://zotero.org/users/local/Zev4HC4U/items/QNDEVWKG"],"itemData":{"id":69,"type":"webpage","abstract":"从Pixabay庞大的公共领域图片和视频库下载关于大蒜 有机的 新鲜的的免费图片。","language":"zh","title":"Pixabay上的免费图片 - 大蒜, 有机的, 新鲜的, 蔬菜, 生产, 棕色蔬菜","URL":"https://pixabay.com/zh/photos/garlic-organic-fresh-vegetable-1374329/","accessed":{"date-parts":[["2021",10,22]]}}}],"schema":"https://github.com/citation</w:instrText>
      </w:r>
      <w:r>
        <w:rPr>
          <w:color w:val="191B26"/>
        </w:rPr>
        <w:instrText xml:space="preserve">-style-language/schema/raw/master/csl-citation.json"} </w:instrText>
      </w:r>
      <w:r>
        <w:rPr>
          <w:color w:val="191B26"/>
        </w:rPr>
        <w:fldChar w:fldCharType="separate"/>
      </w:r>
      <w:r w:rsidRPr="001C1790">
        <w:rPr>
          <w:rFonts w:ascii="SimSun" w:eastAsia="SimSun" w:cs="Times New Roman"/>
          <w:color w:val="000000"/>
          <w:lang w:val="en-US"/>
        </w:rPr>
        <w:t>(</w:t>
      </w:r>
      <w:r w:rsidRPr="001C1790">
        <w:rPr>
          <w:rFonts w:ascii="SimSun" w:eastAsia="SimSun" w:cs="Times New Roman"/>
          <w:i/>
          <w:iCs/>
          <w:color w:val="000000"/>
          <w:lang w:val="en-US"/>
        </w:rPr>
        <w:t>Pixabay上的免费图片 - 大蒜, 有机的, 新鲜的, 蔬菜, 生产, 棕色蔬菜</w:t>
      </w:r>
      <w:r w:rsidRPr="001C1790">
        <w:rPr>
          <w:rFonts w:ascii="SimSun" w:eastAsia="SimSun" w:cs="Times New Roman"/>
          <w:color w:val="000000"/>
          <w:lang w:val="en-US"/>
        </w:rPr>
        <w:t>, n.d.)</w:t>
      </w:r>
      <w:r>
        <w:rPr>
          <w:color w:val="191B26"/>
        </w:rPr>
        <w:fldChar w:fldCharType="end"/>
      </w:r>
    </w:p>
    <w:p w14:paraId="16659265" w14:textId="75858E1D" w:rsidR="00700958" w:rsidRDefault="008614AE">
      <w:pPr>
        <w:spacing w:before="240" w:after="240"/>
        <w:ind w:left="1440"/>
        <w:rPr>
          <w:color w:val="191B26"/>
          <w:sz w:val="20"/>
          <w:szCs w:val="20"/>
          <w:lang w:val="en-CA"/>
        </w:rPr>
      </w:pPr>
      <w:r w:rsidRPr="00D4235D">
        <w:rPr>
          <w:color w:val="191B26"/>
          <w:lang w:val="en-CA"/>
        </w:rPr>
        <w:t>ID:</w:t>
      </w:r>
      <w:r w:rsidRPr="00D4235D">
        <w:rPr>
          <w:color w:val="191B26"/>
          <w:sz w:val="20"/>
          <w:szCs w:val="20"/>
          <w:lang w:val="en-CA"/>
        </w:rPr>
        <w:t>94IgCt</w:t>
      </w:r>
    </w:p>
    <w:p w14:paraId="1FA9EBE5" w14:textId="77777777" w:rsidR="001C1790" w:rsidRPr="00D4235D" w:rsidRDefault="001C1790">
      <w:pPr>
        <w:spacing w:before="240" w:after="240"/>
        <w:ind w:left="1440"/>
        <w:rPr>
          <w:rFonts w:hint="eastAsia"/>
          <w:color w:val="191B26"/>
          <w:lang w:val="en-CA"/>
        </w:rPr>
      </w:pPr>
    </w:p>
    <w:p w14:paraId="51ADEF27" w14:textId="77777777" w:rsidR="00700958" w:rsidRPr="00D4235D" w:rsidRDefault="008614AE">
      <w:pPr>
        <w:spacing w:before="240" w:after="240"/>
        <w:ind w:left="1440"/>
        <w:rPr>
          <w:b/>
          <w:color w:val="191B26"/>
          <w:lang w:val="en-CA"/>
        </w:rPr>
      </w:pPr>
      <w:r w:rsidRPr="00D4235D">
        <w:rPr>
          <w:b/>
          <w:color w:val="191B26"/>
          <w:lang w:val="en-CA"/>
        </w:rPr>
        <w:t>Tahini</w:t>
      </w:r>
    </w:p>
    <w:p w14:paraId="18BC896E" w14:textId="77777777" w:rsidR="00700958" w:rsidRPr="00D4235D" w:rsidRDefault="008614AE">
      <w:pPr>
        <w:spacing w:before="240" w:after="240"/>
        <w:ind w:left="1440"/>
        <w:rPr>
          <w:color w:val="191B26"/>
          <w:lang w:val="en-CA"/>
        </w:rPr>
      </w:pPr>
      <w:r w:rsidRPr="00D4235D">
        <w:rPr>
          <w:color w:val="191B26"/>
          <w:lang w:val="en-CA"/>
        </w:rPr>
        <w:t>Tahini is a paste made from sesame seeds and i</w:t>
      </w:r>
      <w:r w:rsidRPr="00D4235D">
        <w:rPr>
          <w:color w:val="191B26"/>
          <w:lang w:val="en-CA"/>
        </w:rPr>
        <w:t>s the staple food of many cuisines, especially in the Mediterranean and the Middle East. It is vegan, gluten-free, has a nutty taste, and is easy to make.</w:t>
      </w:r>
    </w:p>
    <w:p w14:paraId="13F107C5" w14:textId="77777777" w:rsidR="00700958" w:rsidRDefault="008614AE">
      <w:pPr>
        <w:spacing w:before="240" w:after="240"/>
        <w:ind w:left="1440"/>
        <w:rPr>
          <w:color w:val="191B26"/>
        </w:rPr>
      </w:pPr>
      <w:r>
        <w:rPr>
          <w:noProof/>
          <w:color w:val="191B26"/>
        </w:rPr>
        <w:lastRenderedPageBreak/>
        <w:drawing>
          <wp:inline distT="114300" distB="114300" distL="114300" distR="114300" wp14:anchorId="72710371" wp14:editId="749DF1F2">
            <wp:extent cx="1862138" cy="1577980"/>
            <wp:effectExtent l="0" t="0" r="0" b="0"/>
            <wp:docPr id="40"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58"/>
                    <a:srcRect/>
                    <a:stretch>
                      <a:fillRect/>
                    </a:stretch>
                  </pic:blipFill>
                  <pic:spPr>
                    <a:xfrm>
                      <a:off x="0" y="0"/>
                      <a:ext cx="1862138" cy="1577980"/>
                    </a:xfrm>
                    <a:prstGeom prst="rect">
                      <a:avLst/>
                    </a:prstGeom>
                    <a:ln/>
                  </pic:spPr>
                </pic:pic>
              </a:graphicData>
            </a:graphic>
          </wp:inline>
        </w:drawing>
      </w:r>
    </w:p>
    <w:p w14:paraId="20C3DCFF" w14:textId="62865332" w:rsidR="00700958" w:rsidRDefault="008614AE">
      <w:pPr>
        <w:spacing w:before="240" w:after="240"/>
        <w:ind w:left="1440"/>
        <w:rPr>
          <w:color w:val="1155CC"/>
          <w:u w:val="single"/>
        </w:rPr>
      </w:pPr>
      <w:r w:rsidRPr="00D4235D">
        <w:rPr>
          <w:color w:val="191B26"/>
          <w:lang w:val="en-CA"/>
        </w:rPr>
        <w:t xml:space="preserve">reference: </w:t>
      </w:r>
      <w:hyperlink r:id="rId59">
        <w:r w:rsidRPr="00D4235D">
          <w:rPr>
            <w:color w:val="1155CC"/>
            <w:u w:val="single"/>
            <w:lang w:val="en-CA"/>
          </w:rPr>
          <w:t>http://616pic.com/sucai/</w:t>
        </w:r>
        <w:r w:rsidRPr="00D4235D">
          <w:rPr>
            <w:color w:val="1155CC"/>
            <w:u w:val="single"/>
            <w:lang w:val="en-CA"/>
          </w:rPr>
          <w:t>1</w:t>
        </w:r>
        <w:r w:rsidRPr="00D4235D">
          <w:rPr>
            <w:color w:val="1155CC"/>
            <w:u w:val="single"/>
            <w:lang w:val="en-CA"/>
          </w:rPr>
          <w:t>3gieej0d.html</w:t>
        </w:r>
      </w:hyperlink>
    </w:p>
    <w:p w14:paraId="56327E41" w14:textId="07C2BB8C" w:rsidR="001C1790" w:rsidRPr="00D4235D" w:rsidRDefault="001C1790">
      <w:pPr>
        <w:spacing w:before="240" w:after="240"/>
        <w:ind w:left="1440"/>
        <w:rPr>
          <w:rFonts w:hint="eastAsia"/>
          <w:color w:val="191B26"/>
          <w:lang w:val="en-CA"/>
        </w:rPr>
      </w:pPr>
      <w:r>
        <w:rPr>
          <w:color w:val="191B26"/>
          <w:lang w:val="en-CA"/>
        </w:rPr>
        <w:fldChar w:fldCharType="begin"/>
      </w:r>
      <w:r>
        <w:rPr>
          <w:color w:val="191B26"/>
          <w:lang w:val="en-CA"/>
        </w:rPr>
        <w:instrText xml:space="preserve"> ADDIN ZOTERO_ITEM CSL_CITATION {"citationID":"N5FYF2zR","properties":{"formattedCitation":"({\\i{}\\uc0\\u30871{}\\uc0\\u20013{}\\uc0\\u30340{}\\uc0\\u33437{}\\uc0\\u40635{}\\uc0\\u37233{}\\uc0\\u22270{}\\uc0\\u29255{}\\uc0\\u22270{}\\uc0\\u29255{}\\uc0\</w:instrText>
      </w:r>
      <w:r>
        <w:rPr>
          <w:rFonts w:hint="eastAsia"/>
          <w:color w:val="191B26"/>
          <w:lang w:val="en-CA"/>
        </w:rPr>
        <w:instrText>\u20813{}\\uc0\\u36153{}\\uc0\\u19979{}\\uc0\\u36733{}_PNG\\uc0\\u32032{}\\uc0\\u26448{}_\\uc0\\u32534{}\\uc0\\u21495{}13gieej0d_\\uc0\\u22270{}\\uc0\\u31934{}\\uc0\\u28789{}}, n.d.)","plainCitation":"(碗中的芝麻酱图片图片免费下载_PNG素材_编号13gieej0d_图精灵, n.d.)","noteIndex":0},"citationItems":[{"id":71,"uris":["http://zotero.org/users/local/Zev4HC4U/items/TK2FYZA6"],"uri":["http://zotero.org/users/local/Zev4HC4U/items/TK2FYZA6"],"itemData":{"id":71,"type":"webpage","title":"碗中的芝麻酱图片图片免费下载_PNG素材_编号13gieej0d_图精灵","URL":"ht</w:instrText>
      </w:r>
      <w:r>
        <w:rPr>
          <w:color w:val="191B26"/>
          <w:lang w:val="en-CA"/>
        </w:rPr>
        <w:instrText xml:space="preserve">tp://616pic.com/sucai/13gieej0d.html","accessed":{"date-parts":[["2021",10,22]]}}}],"schema":"https://github.com/citation-style-language/schema/raw/master/csl-citation.json"} </w:instrText>
      </w:r>
      <w:r>
        <w:rPr>
          <w:color w:val="191B26"/>
          <w:lang w:val="en-CA"/>
        </w:rPr>
        <w:fldChar w:fldCharType="separate"/>
      </w:r>
      <w:r w:rsidRPr="001C1790">
        <w:rPr>
          <w:rFonts w:ascii="SimSun" w:eastAsia="SimSun" w:cs="Times New Roman"/>
          <w:color w:val="000000"/>
          <w:lang w:val="en-US"/>
        </w:rPr>
        <w:t>(</w:t>
      </w:r>
      <w:r w:rsidRPr="001C1790">
        <w:rPr>
          <w:rFonts w:ascii="SimSun" w:eastAsia="SimSun" w:cs="Times New Roman"/>
          <w:i/>
          <w:iCs/>
          <w:color w:val="000000"/>
          <w:lang w:val="en-US"/>
        </w:rPr>
        <w:t>碗中的芝麻酱图片图片免费下载_PNG素材_编号13gieej0d_图精灵</w:t>
      </w:r>
      <w:r w:rsidRPr="001C1790">
        <w:rPr>
          <w:rFonts w:ascii="SimSun" w:eastAsia="SimSun" w:cs="Times New Roman"/>
          <w:color w:val="000000"/>
          <w:lang w:val="en-US"/>
        </w:rPr>
        <w:t>, n.d.)</w:t>
      </w:r>
      <w:r>
        <w:rPr>
          <w:color w:val="191B26"/>
          <w:lang w:val="en-CA"/>
        </w:rPr>
        <w:fldChar w:fldCharType="end"/>
      </w:r>
    </w:p>
    <w:p w14:paraId="1501E09B" w14:textId="159174BB" w:rsidR="00700958" w:rsidRDefault="008614AE">
      <w:pPr>
        <w:spacing w:before="240" w:after="240"/>
        <w:ind w:left="1440"/>
        <w:rPr>
          <w:color w:val="191B26"/>
          <w:sz w:val="20"/>
          <w:szCs w:val="20"/>
          <w:lang w:val="en-CA"/>
        </w:rPr>
      </w:pPr>
      <w:r w:rsidRPr="00D4235D">
        <w:rPr>
          <w:color w:val="191B26"/>
          <w:lang w:val="en-CA"/>
        </w:rPr>
        <w:t>ID:</w:t>
      </w:r>
      <w:r w:rsidRPr="00D4235D">
        <w:rPr>
          <w:color w:val="191B26"/>
          <w:sz w:val="20"/>
          <w:szCs w:val="20"/>
          <w:lang w:val="en-CA"/>
        </w:rPr>
        <w:t>0sxToB</w:t>
      </w:r>
    </w:p>
    <w:p w14:paraId="0837DF83" w14:textId="77777777" w:rsidR="001C1790" w:rsidRPr="00D4235D" w:rsidRDefault="001C1790">
      <w:pPr>
        <w:spacing w:before="240" w:after="240"/>
        <w:ind w:left="1440"/>
        <w:rPr>
          <w:rFonts w:hint="eastAsia"/>
          <w:color w:val="191B26"/>
          <w:lang w:val="en-CA"/>
        </w:rPr>
      </w:pPr>
    </w:p>
    <w:p w14:paraId="0412561B" w14:textId="77777777" w:rsidR="00700958" w:rsidRPr="00D4235D" w:rsidRDefault="008614AE">
      <w:pPr>
        <w:spacing w:before="240" w:after="240"/>
        <w:ind w:left="1440"/>
        <w:rPr>
          <w:b/>
          <w:color w:val="191B26"/>
          <w:lang w:val="en-CA"/>
        </w:rPr>
      </w:pPr>
      <w:r w:rsidRPr="00D4235D">
        <w:rPr>
          <w:b/>
          <w:color w:val="191B26"/>
          <w:lang w:val="en-CA"/>
        </w:rPr>
        <w:t>sesame oil</w:t>
      </w:r>
    </w:p>
    <w:p w14:paraId="4E7DFB56" w14:textId="77777777" w:rsidR="00700958" w:rsidRPr="00D4235D" w:rsidRDefault="008614AE">
      <w:pPr>
        <w:spacing w:before="240" w:after="240"/>
        <w:ind w:left="1440"/>
        <w:rPr>
          <w:color w:val="191B26"/>
          <w:lang w:val="en-CA"/>
        </w:rPr>
      </w:pPr>
      <w:r w:rsidRPr="00D4235D">
        <w:rPr>
          <w:color w:val="191B26"/>
          <w:lang w:val="en-CA"/>
        </w:rPr>
        <w:t xml:space="preserve">The sesame oil is originally from hemp seeds, it is a tasty and healthy fat. It is the best partner of garlic sauces which brings you a special flavour when you having it with beef or lamb rolls. </w:t>
      </w:r>
    </w:p>
    <w:p w14:paraId="521FEE8E" w14:textId="77777777" w:rsidR="00700958" w:rsidRDefault="008614AE">
      <w:pPr>
        <w:spacing w:before="240" w:after="240"/>
        <w:ind w:left="1440"/>
        <w:rPr>
          <w:color w:val="191B26"/>
        </w:rPr>
      </w:pPr>
      <w:r>
        <w:rPr>
          <w:noProof/>
          <w:color w:val="191B26"/>
        </w:rPr>
        <w:drawing>
          <wp:inline distT="114300" distB="114300" distL="114300" distR="114300" wp14:anchorId="6A57C055" wp14:editId="437A5A9D">
            <wp:extent cx="1953231" cy="1471613"/>
            <wp:effectExtent l="0" t="0" r="0" b="0"/>
            <wp:docPr id="25"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0"/>
                    <a:srcRect/>
                    <a:stretch>
                      <a:fillRect/>
                    </a:stretch>
                  </pic:blipFill>
                  <pic:spPr>
                    <a:xfrm>
                      <a:off x="0" y="0"/>
                      <a:ext cx="1953231" cy="1471613"/>
                    </a:xfrm>
                    <a:prstGeom prst="rect">
                      <a:avLst/>
                    </a:prstGeom>
                    <a:ln/>
                  </pic:spPr>
                </pic:pic>
              </a:graphicData>
            </a:graphic>
          </wp:inline>
        </w:drawing>
      </w:r>
    </w:p>
    <w:p w14:paraId="2E0F8F09" w14:textId="038C64D7" w:rsidR="00700958" w:rsidRDefault="008614AE">
      <w:pPr>
        <w:spacing w:before="240" w:after="240"/>
        <w:ind w:left="1440"/>
        <w:rPr>
          <w:color w:val="1155CC"/>
          <w:u w:val="single"/>
        </w:rPr>
      </w:pPr>
      <w:r w:rsidRPr="00D4235D">
        <w:rPr>
          <w:color w:val="191B26"/>
          <w:lang w:val="en-CA"/>
        </w:rPr>
        <w:t xml:space="preserve">reference: </w:t>
      </w:r>
      <w:hyperlink r:id="rId61">
        <w:r w:rsidRPr="00D4235D">
          <w:rPr>
            <w:color w:val="1155CC"/>
            <w:u w:val="single"/>
            <w:lang w:val="en-CA"/>
          </w:rPr>
          <w:t>https://image.baidu.com/search/detail?ct=503316480&amp;z=0</w:t>
        </w:r>
        <w:r w:rsidRPr="00D4235D">
          <w:rPr>
            <w:color w:val="1155CC"/>
            <w:u w:val="single"/>
            <w:lang w:val="en-CA"/>
          </w:rPr>
          <w:t>&amp;ipn=d&amp;word=%E9%BA%BB%E6%B2%B9&amp;step_word=&amp;hs=0&amp;pn=48&amp;spn=0&amp;di=880&amp;pi=0&amp;rn=1&amp;tn=baiduimagedetail&amp;is=0%2C0&amp;istype=2&amp;ie=utf-8&amp;oe=utf-8&amp;in=&amp;cl=2&amp;lm=-1&amp;st=-1&amp;cs=1315596092%2C3462809967&amp;os=2573573746%2C4164795326&amp;simid=4120075002%2C624902206&amp;adpicid=0&amp;lpn=0&amp;ln=1</w:t>
        </w:r>
        <w:r w:rsidRPr="00D4235D">
          <w:rPr>
            <w:color w:val="1155CC"/>
            <w:u w:val="single"/>
            <w:lang w:val="en-CA"/>
          </w:rPr>
          <w:t>643&amp;fr=&amp;fmq=1634933760744_R&amp;fm=detail&amp;ic=0&amp;s=undefined&amp;hd=undefined&amp;latest=undefined&amp;copyright=undefined&amp;se=&amp;sme=&amp;tab=0&amp;width=&amp;height=&amp;face=undefined&amp;ist=&amp;jit=&amp;cg=&amp;bdtype=0&amp;oriquery=&amp;objurl=https%3A%2F%2Fgimg2.baidu.com%2Fimage_search%2Fsrc%3Dhttp%3A%2F%2F</w:t>
        </w:r>
        <w:r w:rsidRPr="00D4235D">
          <w:rPr>
            <w:color w:val="1155CC"/>
            <w:u w:val="single"/>
            <w:lang w:val="en-CA"/>
          </w:rPr>
          <w:t>pic111.huitu.com%2Fres%2F20181109%2F1873621_20181109164027995070_1.jpg%26refer%3Dhttp%3A%2F%2Fpic111.huitu.com%26app%3D2002%26size%3Df9999%2C10000%26q%3Da80%26n%3D0%26g%3D0n%26fmt%3Djpeg%3Fsec%3D1637525805%26t%3D40ba09ba53525d6a37541a8d66f91299&amp;fromurl=ipp</w:t>
        </w:r>
        <w:r w:rsidRPr="00D4235D">
          <w:rPr>
            <w:color w:val="1155CC"/>
            <w:u w:val="single"/>
            <w:lang w:val="en-CA"/>
          </w:rPr>
          <w:t>r_z2C%24qAzdH3FAzdH3Fooo_z%26e3Bgtrtv_z%26e3Bv54Azd</w:t>
        </w:r>
        <w:r w:rsidRPr="00D4235D">
          <w:rPr>
            <w:color w:val="1155CC"/>
            <w:u w:val="single"/>
            <w:lang w:val="en-CA"/>
          </w:rPr>
          <w:lastRenderedPageBreak/>
          <w:t>H3F1jpwtsAzdH3Fi7tp7AzdH3Fda8b88alAzdH3F8m9ad0llca0a_z%26e3Bip4s&amp;gsm=2d&amp;rpstart=0&amp;rpnum=0&amp;islist=&amp;querylist=&amp;nojc=un</w:t>
        </w:r>
        <w:r w:rsidRPr="00D4235D">
          <w:rPr>
            <w:color w:val="1155CC"/>
            <w:u w:val="single"/>
            <w:lang w:val="en-CA"/>
          </w:rPr>
          <w:t>d</w:t>
        </w:r>
        <w:r w:rsidRPr="00D4235D">
          <w:rPr>
            <w:color w:val="1155CC"/>
            <w:u w:val="single"/>
            <w:lang w:val="en-CA"/>
          </w:rPr>
          <w:t>efined</w:t>
        </w:r>
      </w:hyperlink>
    </w:p>
    <w:p w14:paraId="3C054A72" w14:textId="088D5B16" w:rsidR="001C1790" w:rsidRPr="00D4235D" w:rsidRDefault="001C1790">
      <w:pPr>
        <w:spacing w:before="240" w:after="240"/>
        <w:ind w:left="1440"/>
        <w:rPr>
          <w:rFonts w:hint="eastAsia"/>
          <w:color w:val="191B26"/>
          <w:lang w:val="en-CA"/>
        </w:rPr>
      </w:pPr>
      <w:r>
        <w:rPr>
          <w:color w:val="191B26"/>
          <w:lang w:val="en-CA"/>
        </w:rPr>
        <w:fldChar w:fldCharType="begin"/>
      </w:r>
      <w:r>
        <w:rPr>
          <w:color w:val="191B26"/>
          <w:lang w:val="en-CA"/>
        </w:rPr>
        <w:instrText xml:space="preserve"> ADDIN ZOTERO_ITEM CSL_CITATION {"citationID":"anI47Bgz","properties":{"formattedCitation":"(\\uc0\\u40635{}\\uc0\\u27833{}\\uc0\\u30340{}\\uc0\\u25628{}\\uc0\\u32034{}\\uc0\\u32467{}\\uc0\\u26524{}_\\uc0\\u30334{}\\uc0\\u24230{}\\uc0\\u22270{}\\uc0\\u292</w:instrText>
      </w:r>
      <w:r>
        <w:rPr>
          <w:rFonts w:hint="eastAsia"/>
          <w:color w:val="191B26"/>
          <w:lang w:val="en-CA"/>
        </w:rPr>
        <w:instrText>55{}\\uc0\\u25628{}\\uc0\\u32034{}, n.d.)","plainCitation":"(麻油的搜索结果_百度图片搜索, n.d.)","noteIndex":0},"citationItems":[{"id":73,"uris":["http://zotero.org/users/local/Zev4HC4U/items/Z9D7J5IY"],"uri":["http://zotero.org/users/local/Zev4HC4U/items/Z9D7J5IY"],"itemData":{"id":73,"type":"webpage","title":"麻油的搜索结果_百度图片搜索","URL":"https://image.baidu.com/search/detail?ct=503316480&amp;z=0&amp;ipn=d&amp;word=%E9%BA%BB%E6%B2%B9&amp;step_word=&amp;hs=0&amp;pn=48&amp;spn=0&amp;di=880&amp;pi=0&amp;rn=1&amp;tn=baiduimagedetail&amp;is=0%2C0&amp;istype=2&amp;ie=utf-8&amp;oe=utf-8&amp;i</w:instrText>
      </w:r>
      <w:r>
        <w:rPr>
          <w:color w:val="191B26"/>
          <w:lang w:val="en-CA"/>
        </w:rPr>
        <w:instrText xml:space="preserve">n=&amp;cl=2&amp;lm=-1&amp;st=-1&amp;cs=1315596092%2C3462809967&amp;os=2573573746%2C4164795326&amp;simid=4120075002%2C624902206&amp;adpicid=0&amp;lpn=0&amp;ln=1643&amp;fr=&amp;fmq=1634933760744_R&amp;fm=detail&amp;ic=0&amp;s=undefined&amp;hd=undefined&amp;latest=undefined&amp;copyright=undefined&amp;se=&amp;sme=&amp;tab=0&amp;width=&amp;height=&amp;face=undefined&amp;ist=&amp;jit=&amp;cg=&amp;bdtype=0&amp;oriquery=&amp;objurl=https%3A%2F%2Fgimg2.baidu.com%2Fimage_search%2Fsrc%3Dhttp%3A%2F%2Fpic111.huitu.com%2Fres%2F20181109%2F1873621_20181109164027995070_1.jpg%26refer%3Dhttp%3A%2F%2Fpic111.huitu.com%26app%3D2002%26size%3Df9999%2C10000%26q%3Da80%26n%3D0%26g%3D0n%26fmt%3Djpeg%3Fsec%3D1637547268%26t%3Db811661cf0856d54620a5d805f43b139&amp;fromurl=ippr_z2C%24qAzdH3FAzdH3Fooo_z%26e3Bgtrtv_z%26e3Bv54AzdH3F1jpwtsAzdH3Fi7tp7AzdH3Fda8b88alAzdH3F8m9ad0llca0a_z%26e3Bip4s&amp;gsm=31&amp;rpstart=0&amp;rpnum=0&amp;islist=&amp;querylist=&amp;nojc=undefined","accessed":{"date-parts":[["2021",10,22]]}}}],"schema":"https://github.com/citation-style-language/schema/raw/master/csl-citation.json"} </w:instrText>
      </w:r>
      <w:r>
        <w:rPr>
          <w:color w:val="191B26"/>
          <w:lang w:val="en-CA"/>
        </w:rPr>
        <w:fldChar w:fldCharType="separate"/>
      </w:r>
      <w:r w:rsidRPr="001C1790">
        <w:rPr>
          <w:rFonts w:ascii="SimSun" w:eastAsia="SimSun" w:cs="Times New Roman"/>
          <w:color w:val="000000"/>
          <w:lang w:val="en-US"/>
        </w:rPr>
        <w:t>(麻油的搜索结果_百度图片搜索, n.d.)</w:t>
      </w:r>
      <w:r>
        <w:rPr>
          <w:color w:val="191B26"/>
          <w:lang w:val="en-CA"/>
        </w:rPr>
        <w:fldChar w:fldCharType="end"/>
      </w:r>
    </w:p>
    <w:p w14:paraId="25EF10C2" w14:textId="54A1A1D4" w:rsidR="00700958" w:rsidRDefault="008614AE">
      <w:pPr>
        <w:spacing w:before="240" w:after="240"/>
        <w:ind w:left="1440"/>
        <w:rPr>
          <w:color w:val="191B26"/>
          <w:sz w:val="20"/>
          <w:szCs w:val="20"/>
          <w:lang w:val="en-CA"/>
        </w:rPr>
      </w:pPr>
      <w:r w:rsidRPr="00D4235D">
        <w:rPr>
          <w:color w:val="191B26"/>
          <w:lang w:val="en-CA"/>
        </w:rPr>
        <w:t>ID:</w:t>
      </w:r>
      <w:r w:rsidRPr="00D4235D">
        <w:rPr>
          <w:color w:val="191B26"/>
          <w:sz w:val="20"/>
          <w:szCs w:val="20"/>
          <w:lang w:val="en-CA"/>
        </w:rPr>
        <w:t>VOl9Hr</w:t>
      </w:r>
    </w:p>
    <w:p w14:paraId="57CA3627" w14:textId="77777777" w:rsidR="001C1790" w:rsidRPr="00D4235D" w:rsidRDefault="001C1790">
      <w:pPr>
        <w:spacing w:before="240" w:after="240"/>
        <w:ind w:left="1440"/>
        <w:rPr>
          <w:rFonts w:hint="eastAsia"/>
          <w:color w:val="191B26"/>
          <w:lang w:val="en-CA"/>
        </w:rPr>
      </w:pPr>
    </w:p>
    <w:p w14:paraId="5F6296B3" w14:textId="77777777" w:rsidR="00700958" w:rsidRPr="00D4235D" w:rsidRDefault="008614AE">
      <w:pPr>
        <w:spacing w:before="240" w:after="240"/>
        <w:ind w:left="1440"/>
        <w:rPr>
          <w:b/>
          <w:color w:val="191B26"/>
          <w:lang w:val="en-CA"/>
        </w:rPr>
      </w:pPr>
      <w:r w:rsidRPr="00D4235D">
        <w:rPr>
          <w:b/>
          <w:color w:val="191B26"/>
          <w:lang w:val="en-CA"/>
        </w:rPr>
        <w:t>Chili oil</w:t>
      </w:r>
    </w:p>
    <w:p w14:paraId="643C4204" w14:textId="77777777" w:rsidR="00700958" w:rsidRDefault="008614AE">
      <w:pPr>
        <w:spacing w:before="240" w:after="240"/>
        <w:ind w:left="1440"/>
        <w:rPr>
          <w:color w:val="191B26"/>
        </w:rPr>
      </w:pPr>
      <w:r w:rsidRPr="00D4235D">
        <w:rPr>
          <w:color w:val="191B26"/>
          <w:lang w:val="en-CA"/>
        </w:rPr>
        <w:t>Chili oil is a seasoning, and its preparation method is quite</w:t>
      </w:r>
      <w:r w:rsidRPr="00D4235D">
        <w:rPr>
          <w:color w:val="191B26"/>
          <w:lang w:val="en-CA"/>
        </w:rPr>
        <w:t xml:space="preserve"> particular. </w:t>
      </w:r>
      <w:r>
        <w:rPr>
          <w:color w:val="191B26"/>
        </w:rPr>
        <w:t>Generally, chili and various ingredients are deep-fried.</w:t>
      </w:r>
    </w:p>
    <w:p w14:paraId="76BD905B" w14:textId="77777777" w:rsidR="00700958" w:rsidRDefault="008614AE">
      <w:pPr>
        <w:spacing w:before="240" w:after="240"/>
        <w:ind w:left="1440"/>
        <w:rPr>
          <w:color w:val="191B26"/>
        </w:rPr>
      </w:pPr>
      <w:r>
        <w:rPr>
          <w:noProof/>
          <w:color w:val="191B26"/>
        </w:rPr>
        <w:drawing>
          <wp:inline distT="114300" distB="114300" distL="114300" distR="114300" wp14:anchorId="47F31BCA" wp14:editId="547DFDA8">
            <wp:extent cx="1900238" cy="1520190"/>
            <wp:effectExtent l="0" t="0" r="0" b="0"/>
            <wp:docPr id="1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2"/>
                    <a:srcRect/>
                    <a:stretch>
                      <a:fillRect/>
                    </a:stretch>
                  </pic:blipFill>
                  <pic:spPr>
                    <a:xfrm>
                      <a:off x="0" y="0"/>
                      <a:ext cx="1900238" cy="1520190"/>
                    </a:xfrm>
                    <a:prstGeom prst="rect">
                      <a:avLst/>
                    </a:prstGeom>
                    <a:ln/>
                  </pic:spPr>
                </pic:pic>
              </a:graphicData>
            </a:graphic>
          </wp:inline>
        </w:drawing>
      </w:r>
    </w:p>
    <w:p w14:paraId="6157EB64" w14:textId="09B1A64A" w:rsidR="00700958" w:rsidRDefault="008614AE">
      <w:pPr>
        <w:spacing w:before="240" w:after="240"/>
        <w:ind w:left="1440"/>
        <w:rPr>
          <w:color w:val="191B26"/>
        </w:rPr>
      </w:pPr>
      <w:r>
        <w:rPr>
          <w:color w:val="191B26"/>
        </w:rPr>
        <w:t>reference:</w:t>
      </w:r>
      <w:hyperlink r:id="rId63">
        <w:r>
          <w:rPr>
            <w:color w:val="1155CC"/>
            <w:u w:val="single"/>
          </w:rPr>
          <w:t>https://image.baidu.com/search/detail?ct=503316480&amp;z=0&amp;ipn=d&amp;word=%E8%BE%A3%E6%A4%92%E6%B2%B9&amp;step_word=</w:t>
        </w:r>
        <w:r>
          <w:rPr>
            <w:color w:val="1155CC"/>
            <w:u w:val="single"/>
          </w:rPr>
          <w:t>&amp;hs=0&amp;pn=1&amp;spn=0&amp;di=8140&amp;pi=0&amp;rn=1&amp;tn=baiduimagedetail&amp;is=0%2C0&amp;istype=0&amp;ie=utf-8&amp;oe=utf-8&amp;in=&amp;cl=2&amp;lm=-1&amp;st=undefined&amp;cs=3358641354%2C946549036&amp;os=1568698003%2C2080499159&amp;simid=3494750244%2C275757761&amp;adpicid=0&amp;lpn=0&amp;ln=1821&amp;fr=&amp;fmq=1634934757590_R&amp;fm=&amp;ic=</w:t>
        </w:r>
        <w:r>
          <w:rPr>
            <w:color w:val="1155CC"/>
            <w:u w:val="single"/>
          </w:rPr>
          <w:t>undefined&amp;s=undefined&amp;hd=undefined&amp;latest=undefined&amp;copyright=undefined&amp;se=&amp;sme=&amp;tab=0&amp;width=undefined&amp;height=undefined&amp;face=undefined&amp;ist=&amp;jit=&amp;cg=&amp;bdtype=0&amp;oriquery=&amp;objurl=https%3A%2F%2Fgimg2.baidu.com%2Fimage_search%2Fsrc%3Dhttp%3A%2F%2Fimg003.hc360.cn</w:t>
        </w:r>
        <w:r>
          <w:rPr>
            <w:color w:val="1155CC"/>
            <w:u w:val="single"/>
          </w:rPr>
          <w:t>%2Fk2%2FM0A%2F8C%2F3C%2FsQ69805a2f7e15213ae3eaBC16C925af1e8.png%26refer%3Dhttp%3A%2F%2Fimg003.hc360.cn%26app%3D2002%26size%3Df9999%2C10000%26q%3Da80%26n%3D0%26g%3D0n%26fmt%3Djpeg%3Fsec%3D1637526776%26t%3D455df7e6d1a937eb8d37797c1641ce1c&amp;fromurl=ippr_z2C%24</w:t>
        </w:r>
        <w:r>
          <w:rPr>
            <w:color w:val="1155CC"/>
            <w:u w:val="single"/>
          </w:rPr>
          <w:t>qAzdH3FAzdH3Fkdk_z%26e3Bivnma_z%26e3Bv5</w:t>
        </w:r>
        <w:r>
          <w:rPr>
            <w:color w:val="1155CC"/>
            <w:u w:val="single"/>
          </w:rPr>
          <w:t>4</w:t>
        </w:r>
        <w:r>
          <w:rPr>
            <w:color w:val="1155CC"/>
            <w:u w:val="single"/>
          </w:rPr>
          <w:t>AzdH3FetjoPtvfAzdH3Ff7rrsyfjsu_rtvfAzdH3Fmbmcnc9d8_z%26e3Bip4s&amp;gsm=2&amp;rpstart=0&amp;rpnum=0&amp;islist=&amp;querylist=&amp;nojc=undefined&amp;dyTabStr=MCwzLDIsNiwxLDUsNCw4LDcsOQ%3D%3D</w:t>
        </w:r>
      </w:hyperlink>
      <w:r>
        <w:rPr>
          <w:color w:val="191B26"/>
        </w:rPr>
        <w:t xml:space="preserve"> </w:t>
      </w:r>
    </w:p>
    <w:p w14:paraId="7F4526D1" w14:textId="1D5D180B" w:rsidR="001C1790" w:rsidRDefault="00C92DED">
      <w:pPr>
        <w:spacing w:before="240" w:after="240"/>
        <w:ind w:left="1440"/>
        <w:rPr>
          <w:rFonts w:hint="eastAsia"/>
          <w:color w:val="191B26"/>
        </w:rPr>
      </w:pPr>
      <w:r>
        <w:rPr>
          <w:color w:val="191B26"/>
        </w:rPr>
        <w:fldChar w:fldCharType="begin"/>
      </w:r>
      <w:r>
        <w:rPr>
          <w:color w:val="191B26"/>
        </w:rPr>
        <w:instrText xml:space="preserve"> ADDIN ZOTERO_ITEM CSL_CITATION {"citationID":"yRZDkSnn","properties":{"formattedCitation":"(\\uc0\\u36771{}\\uc0\\u26898{}\\uc0\\u27833{}\\uc0\\u30340{}\\uc0\\u25628{}\\uc0\\u32034{}\\uc0\\u32467{}\\uc0\\u26524{}_\\uc0\\u30334{}\\uc0\\u24230{}\\uc0\\u222</w:instrText>
      </w:r>
      <w:r>
        <w:rPr>
          <w:rFonts w:hint="eastAsia"/>
          <w:color w:val="191B26"/>
        </w:rPr>
        <w:instrText>70{}\\uc0\\u29255{}\\uc0\\u25628{}\\uc0\\u32034{}, n.d.)","plainCitation":"(辣椒油的搜索结果_百度图片搜索, n.d.)","noteIndex":0},"citationItems":[{"id":75,"uris":["http://zotero.org/users/local/Zev4HC4U/items/LX78I9V8"],"uri":["http://zotero.org/users/local/Zev4HC4U/items/LX78I9V8"],"itemData":{"id":75,"type":"webpage","title":"辣椒油的搜索结果_百度图片搜索","URL":"https://image.baidu.com/search/detail?ct=503316480&amp;z=0&amp;ipn=d&amp;word=%E8%BE%A3%E6%A4%92%E6%B2%B9&amp;step_word=&amp;hs=0&amp;pn=1&amp;spn=0&amp;di=8140&amp;pi=0&amp;rn=1&amp;tn=baiduimagedetail&amp;is=0%2C0&amp;is</w:instrText>
      </w:r>
      <w:r>
        <w:rPr>
          <w:color w:val="191B26"/>
        </w:rPr>
        <w:instrText xml:space="preserve">type=0&amp;ie=utf-8&amp;oe=utf-8&amp;in=&amp;cl=2&amp;lm=-1&amp;st=undefined&amp;cs=3358641354%2C946549036&amp;os=1568698003%2C2080499159&amp;simid=3494750244%2C275757761&amp;adpicid=0&amp;lpn=0&amp;ln=1821&amp;fr=&amp;fmq=1634934757590_R&amp;fm=&amp;ic=undefined&amp;s=undefined&amp;hd=undefined&amp;latest=undefined&amp;copyright=undefined&amp;se=&amp;sme=&amp;tab=0&amp;width=undefined&amp;height=undefined&amp;face=undefined&amp;ist=&amp;jit=&amp;cg=&amp;bdtype=0&amp;oriquery=&amp;objurl=https%3A%2F%2Fgimg2.baidu.com%2Fimage_search%2Fsrc%3Dhttp%3A%2F%2Fimg003.hc360.cn%2Fk2%2FM0A%2F8C%2F3C%2FsQ69805a2f7e15213ae3eaBC16C925af1e8.png%26refer%3Dhttp%3A%2F%2Fimg003.hc360.cn%26app%3D2002%26size%3Df9999%2C10000%26q%3Da80%26n%3D0%26g%3D0n%26fmt%3Djpeg%3Fsec%3D1637547298%26t%3Ddc85c5a35dd253e96599d5e1b172a099&amp;fromurl=ippr_z2C%24qAzdH3FAzdH3Fkdk_z%26e3Bivnma_z%26e3Bv54AzdH3FetjoPtvfAzdH3Ff7rrsyfjsu_rtvfAzdH3Fmbmcnc9d8_z%26e3Bip4s&amp;gsm=2&amp;rpstart=0&amp;rpnum=0&amp;islist=&amp;querylist=&amp;nojc=undefined&amp;dyTabStr=MCwzLDIsNiwxLDUsNCw4LDcsOQ%3D%3D","accessed":{"date-parts":[["2021",10,22]]}}}],"schema":"https://github.com/citation-style-language/schema/raw/master/csl-citation.json"} </w:instrText>
      </w:r>
      <w:r>
        <w:rPr>
          <w:color w:val="191B26"/>
        </w:rPr>
        <w:fldChar w:fldCharType="separate"/>
      </w:r>
      <w:r w:rsidRPr="00C92DED">
        <w:rPr>
          <w:rFonts w:ascii="SimSun" w:eastAsia="SimSun" w:cs="Times New Roman"/>
          <w:color w:val="000000"/>
          <w:lang w:val="en-US"/>
        </w:rPr>
        <w:t>(辣椒油的搜索结果_百度图片搜索, n.d.)</w:t>
      </w:r>
      <w:r>
        <w:rPr>
          <w:color w:val="191B26"/>
        </w:rPr>
        <w:fldChar w:fldCharType="end"/>
      </w:r>
    </w:p>
    <w:p w14:paraId="04EE50BF" w14:textId="31EC1B5B" w:rsidR="00700958" w:rsidRDefault="008614AE">
      <w:pPr>
        <w:spacing w:before="240" w:after="240"/>
        <w:ind w:left="1440"/>
        <w:rPr>
          <w:color w:val="191B26"/>
          <w:sz w:val="20"/>
          <w:szCs w:val="20"/>
          <w:lang w:val="en-CA"/>
        </w:rPr>
      </w:pPr>
      <w:r w:rsidRPr="00D4235D">
        <w:rPr>
          <w:color w:val="191B26"/>
          <w:lang w:val="en-CA"/>
        </w:rPr>
        <w:t>ID:</w:t>
      </w:r>
      <w:r w:rsidRPr="00D4235D">
        <w:rPr>
          <w:color w:val="191B26"/>
          <w:sz w:val="20"/>
          <w:szCs w:val="20"/>
          <w:lang w:val="en-CA"/>
        </w:rPr>
        <w:t>Z6YAZ0</w:t>
      </w:r>
    </w:p>
    <w:p w14:paraId="49E24D05" w14:textId="77777777" w:rsidR="001C1790" w:rsidRPr="00D4235D" w:rsidRDefault="001C1790">
      <w:pPr>
        <w:spacing w:before="240" w:after="240"/>
        <w:ind w:left="1440"/>
        <w:rPr>
          <w:rFonts w:hint="eastAsia"/>
          <w:color w:val="191B26"/>
          <w:lang w:val="en-CA"/>
        </w:rPr>
      </w:pPr>
    </w:p>
    <w:p w14:paraId="459C54B3" w14:textId="77777777" w:rsidR="00700958" w:rsidRPr="00D4235D" w:rsidRDefault="008614AE">
      <w:pPr>
        <w:spacing w:before="240" w:after="240"/>
        <w:ind w:left="1440"/>
        <w:rPr>
          <w:b/>
          <w:color w:val="191B26"/>
          <w:lang w:val="en-CA"/>
        </w:rPr>
      </w:pPr>
      <w:r w:rsidRPr="00D4235D">
        <w:rPr>
          <w:b/>
          <w:color w:val="191B26"/>
          <w:lang w:val="en-CA"/>
        </w:rPr>
        <w:lastRenderedPageBreak/>
        <w:t>Beef sauce</w:t>
      </w:r>
    </w:p>
    <w:p w14:paraId="196A4267" w14:textId="77777777" w:rsidR="00700958" w:rsidRPr="00D4235D" w:rsidRDefault="008614AE">
      <w:pPr>
        <w:spacing w:before="240" w:after="240"/>
        <w:ind w:left="1440"/>
        <w:rPr>
          <w:color w:val="191B26"/>
          <w:lang w:val="en-CA"/>
        </w:rPr>
      </w:pPr>
      <w:r w:rsidRPr="00D4235D">
        <w:rPr>
          <w:color w:val="191B26"/>
          <w:lang w:val="en-CA"/>
        </w:rPr>
        <w:t>Beef sauce is a condiment based</w:t>
      </w:r>
      <w:r w:rsidRPr="00D4235D">
        <w:rPr>
          <w:color w:val="191B26"/>
          <w:lang w:val="en-CA"/>
        </w:rPr>
        <w:t xml:space="preserve"> on beef.</w:t>
      </w:r>
    </w:p>
    <w:p w14:paraId="1C82280F" w14:textId="77777777" w:rsidR="00700958" w:rsidRDefault="008614AE">
      <w:pPr>
        <w:spacing w:before="240" w:after="240"/>
        <w:ind w:left="1440"/>
        <w:rPr>
          <w:color w:val="191B26"/>
        </w:rPr>
      </w:pPr>
      <w:r>
        <w:rPr>
          <w:noProof/>
          <w:color w:val="191B26"/>
        </w:rPr>
        <w:drawing>
          <wp:inline distT="114300" distB="114300" distL="114300" distR="114300" wp14:anchorId="0078F7BE" wp14:editId="3BC4E21B">
            <wp:extent cx="2262188" cy="2262188"/>
            <wp:effectExtent l="0" t="0" r="0" b="0"/>
            <wp:docPr id="3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64"/>
                    <a:srcRect/>
                    <a:stretch>
                      <a:fillRect/>
                    </a:stretch>
                  </pic:blipFill>
                  <pic:spPr>
                    <a:xfrm>
                      <a:off x="0" y="0"/>
                      <a:ext cx="2262188" cy="2262188"/>
                    </a:xfrm>
                    <a:prstGeom prst="rect">
                      <a:avLst/>
                    </a:prstGeom>
                    <a:ln/>
                  </pic:spPr>
                </pic:pic>
              </a:graphicData>
            </a:graphic>
          </wp:inline>
        </w:drawing>
      </w:r>
    </w:p>
    <w:p w14:paraId="48479B98" w14:textId="50242210" w:rsidR="00700958" w:rsidRDefault="008614AE">
      <w:pPr>
        <w:spacing w:before="240" w:after="240"/>
        <w:ind w:left="1440"/>
        <w:rPr>
          <w:color w:val="191B26"/>
        </w:rPr>
      </w:pPr>
      <w:r>
        <w:rPr>
          <w:color w:val="191B26"/>
        </w:rPr>
        <w:t>reference:</w:t>
      </w:r>
      <w:hyperlink r:id="rId65">
        <w:r>
          <w:rPr>
            <w:color w:val="1155CC"/>
            <w:u w:val="single"/>
          </w:rPr>
          <w:t>https://image.baidu.com/search/detail?ct=503316480&amp;z=0&amp;ipn=d&amp;word=%E7%89%9B%E8%82%89%E9%85%B1&amp;step_word=&amp;hs=0&amp;pn=0&amp;spn=0&amp;di=202070&amp;pi=0&amp;rn=1&amp;tn=baiduimagedetai</w:t>
        </w:r>
        <w:r>
          <w:rPr>
            <w:color w:val="1155CC"/>
            <w:u w:val="single"/>
          </w:rPr>
          <w:t>l&amp;is=0%2C0&amp;istype=0&amp;ie=utf-8&amp;oe=utf-8&amp;in=&amp;cl=2&amp;lm=-1&amp;st=undefined&amp;cs=3559725035%2C3818680099&amp;os=2599464775%2C3716759718&amp;simid=3408568703%2C242154813&amp;adpicid=0&amp;lpn=0&amp;ln=1886&amp;fr=&amp;fmq=1634935071845_R&amp;fm=&amp;ic=undefined&amp;s=undefined&amp;hd=undefined&amp;latest=undefined&amp;</w:t>
        </w:r>
        <w:r>
          <w:rPr>
            <w:color w:val="1155CC"/>
            <w:u w:val="single"/>
          </w:rPr>
          <w:t>copyright=undefined&amp;se=&amp;sme=&amp;tab=0&amp;width=undefined&amp;height=undefined&amp;face=undefined&amp;ist=&amp;jit=&amp;cg=&amp;bdtype=0&amp;oriquery=&amp;objurl=https%3A%2F%2Fgimg2.baidu.com%2Fimage_search%2Fsrc%3Dhttp%3A%2F%2Fimg11.360buyimg.com%2Fn0%2Fjfs%2Ft1%2F104952%2F32%2F14656%2F125220%</w:t>
        </w:r>
        <w:r>
          <w:rPr>
            <w:color w:val="1155CC"/>
            <w:u w:val="single"/>
          </w:rPr>
          <w:t>2F5e6861c3Eb66015f9%2F34de758b6bbe29ba.jpg%26refer%3Dhttp%3A%2F%2Fimg11.360buyimg.com%26app%3D2002%26size%3Df9999%2C10000%26q%3Da80%26n%3D0%26g%3D0n%26fmt%3Djpeg%3Fsec%3D1637527157%26t%3Db6305347d5345fa6abd1e099fd61a8a4&amp;fromurl=</w:t>
        </w:r>
        <w:r>
          <w:rPr>
            <w:color w:val="1155CC"/>
            <w:u w:val="single"/>
          </w:rPr>
          <w:t>i</w:t>
        </w:r>
        <w:r>
          <w:rPr>
            <w:color w:val="1155CC"/>
            <w:u w:val="single"/>
          </w:rPr>
          <w:t>ppr_z2C%24qAzdH3FAzdH3Fooo_</w:t>
        </w:r>
        <w:r>
          <w:rPr>
            <w:color w:val="1155CC"/>
            <w:u w:val="single"/>
          </w:rPr>
          <w:t>z%26e3B46fi7i7w_z%26e3BgjpAzdH3Ffirupy27i26p22AzdH3F&amp;gsm=1&amp;rpstart=0&amp;rpnum=0&amp;islist=&amp;querylist=&amp;nojc=undefined&amp;dyTabStr=MCwzLDIsNiwxLDQsNSw4LDcsOQ%3D%3D</w:t>
        </w:r>
      </w:hyperlink>
      <w:r>
        <w:rPr>
          <w:color w:val="191B26"/>
        </w:rPr>
        <w:t xml:space="preserve"> </w:t>
      </w:r>
    </w:p>
    <w:p w14:paraId="153BA605" w14:textId="5B03E7FD" w:rsidR="00C92DED" w:rsidRDefault="00C92DED">
      <w:pPr>
        <w:spacing w:before="240" w:after="240"/>
        <w:ind w:left="1440"/>
        <w:rPr>
          <w:rFonts w:hint="eastAsia"/>
          <w:color w:val="191B26"/>
        </w:rPr>
      </w:pPr>
      <w:r>
        <w:rPr>
          <w:color w:val="191B26"/>
        </w:rPr>
        <w:fldChar w:fldCharType="begin"/>
      </w:r>
      <w:r>
        <w:rPr>
          <w:color w:val="191B26"/>
        </w:rPr>
        <w:instrText xml:space="preserve"> ADDIN ZOTERO_ITEM CSL_CITATION {"citationID":"WQGkmLYV","properties":{"formattedCitation":"(\\uc0\\u29275{}\\uc0\\u32905{}\\uc0\\u37233{}\\uc0\\u30340{}\\uc0\\u25628{}\\uc0\\u32034{}\\uc0\\u32467{}\\uc0\\u26524{}_\\uc0\\u30334{}\\uc0\\u24230{}\\uc0\\u222</w:instrText>
      </w:r>
      <w:r>
        <w:rPr>
          <w:rFonts w:hint="eastAsia"/>
          <w:color w:val="191B26"/>
        </w:rPr>
        <w:instrText>70{}\\uc0\\u29255{}\\uc0\\u25628{}\\uc0\\u32034{}, n.d.)","plainCitation":"(牛肉酱的搜索结果_百度图片搜索, n.d.)","noteIndex":0},"citationItems":[{"id":77,"uris":["http://zotero.org/users/local/Zev4HC4U/items/ZZ62U8QJ"],"uri":["http://zotero.org/users/local/Zev4HC4U/items/ZZ62U8QJ"],"itemData":{"id":77,"type":"webpage","title":"牛肉酱的搜索结果_百度图片搜索","URL":"https://image.baidu.com/search/detail?ct=503316480&amp;z=0&amp;ipn=d&amp;word=%E7%89%9B%E8%82%89%E9%85%B1&amp;step_word=&amp;hs=0&amp;pn=0&amp;spn=0&amp;di=202070&amp;pi=0&amp;rn=1&amp;tn=baiduimagedetail&amp;is=0%2C0&amp;</w:instrText>
      </w:r>
      <w:r>
        <w:rPr>
          <w:color w:val="191B26"/>
        </w:rPr>
        <w:instrText xml:space="preserve">istype=0&amp;ie=utf-8&amp;oe=utf-8&amp;in=&amp;cl=2&amp;lm=-1&amp;st=undefined&amp;cs=3559725035%2C3818680099&amp;os=2599464775%2C3716759718&amp;simid=3408568703%2C242154813&amp;adpicid=0&amp;lpn=0&amp;ln=1886&amp;fr=&amp;fmq=1634935071845_R&amp;fm=&amp;ic=undefined&amp;s=undefined&amp;hd=undefined&amp;latest=undefined&amp;copyright=undefined&amp;se=&amp;sme=&amp;tab=0&amp;width=undefined&amp;height=undefined&amp;face=undefined&amp;ist=&amp;jit=&amp;cg=&amp;bdtype=0&amp;oriquery=&amp;objurl=https%3A%2F%2Fgimg2.baidu.com%2Fimage_search%2Fsrc%3Dhttp%3A%2F%2Fimg11.360buyimg.com%2Fn0%2Fjfs%2Ft1%2F104952%2F32%2F14656%2F125220%2F5e6861c3Eb66015f9%2F34de758b6bbe29ba.jpg%26refer%3Dhttp%3A%2F%2Fimg11.360buyimg.com%26app%3D2002%26size%3Df9999%2C10000%26q%3Da80%26n%3D0%26g%3D0n%26fmt%3Djpeg%3Fsec%3D1637547330%26t%3D37eec6d19600ad6083a42c3d416f20ce&amp;fromurl=ippr_z2C%24qAzdH3FAzdH3Fooo_z%26e3B46fi7i7w_z%26e3BgjpAzdH3Ffirupy27i26p22AzdH3F&amp;gsm=1&amp;rpstart=0&amp;rpnum=0&amp;islist=&amp;querylist=&amp;nojc=undefined&amp;dyTabStr=MCwzLDIsNiwxLDQsNSw4LDcsOQ%3D%3D","accessed":{"date-parts":[["2021",10,22]]}}}],"schema":"https://github.com/citation-style-language/schema/raw/master/csl-citation.json"} </w:instrText>
      </w:r>
      <w:r>
        <w:rPr>
          <w:color w:val="191B26"/>
        </w:rPr>
        <w:fldChar w:fldCharType="separate"/>
      </w:r>
      <w:r w:rsidRPr="00C92DED">
        <w:rPr>
          <w:rFonts w:ascii="SimSun" w:eastAsia="SimSun" w:cs="Times New Roman"/>
          <w:color w:val="000000"/>
          <w:lang w:val="en-US"/>
        </w:rPr>
        <w:t>(牛肉酱的搜索结果_百度图片搜索, n.d.)</w:t>
      </w:r>
      <w:r>
        <w:rPr>
          <w:color w:val="191B26"/>
        </w:rPr>
        <w:fldChar w:fldCharType="end"/>
      </w:r>
    </w:p>
    <w:p w14:paraId="7E28EF61" w14:textId="2076977C" w:rsidR="00700958" w:rsidRDefault="008614AE">
      <w:pPr>
        <w:spacing w:before="240" w:after="240"/>
        <w:ind w:left="1440"/>
        <w:rPr>
          <w:color w:val="191B26"/>
          <w:sz w:val="20"/>
          <w:szCs w:val="20"/>
        </w:rPr>
      </w:pPr>
      <w:r>
        <w:rPr>
          <w:color w:val="191B26"/>
        </w:rPr>
        <w:t>ID:</w:t>
      </w:r>
      <w:r>
        <w:rPr>
          <w:color w:val="191B26"/>
          <w:sz w:val="20"/>
          <w:szCs w:val="20"/>
        </w:rPr>
        <w:t>xRPM9F</w:t>
      </w:r>
    </w:p>
    <w:p w14:paraId="009E3356" w14:textId="77777777" w:rsidR="00C92DED" w:rsidRDefault="00C92DED">
      <w:pPr>
        <w:spacing w:before="240" w:after="240"/>
        <w:ind w:left="1440"/>
        <w:rPr>
          <w:rFonts w:hint="eastAsia"/>
          <w:b/>
          <w:sz w:val="30"/>
          <w:szCs w:val="30"/>
        </w:rPr>
      </w:pPr>
    </w:p>
    <w:p w14:paraId="0374624A" w14:textId="77777777" w:rsidR="00700958" w:rsidRDefault="008614AE">
      <w:pPr>
        <w:pStyle w:val="Heading2"/>
        <w:numPr>
          <w:ilvl w:val="0"/>
          <w:numId w:val="1"/>
        </w:numPr>
        <w:rPr>
          <w:b/>
        </w:rPr>
      </w:pPr>
      <w:bookmarkStart w:id="7" w:name="_bvgft3per4oa" w:colFirst="0" w:colLast="0"/>
      <w:bookmarkEnd w:id="7"/>
      <w:r>
        <w:rPr>
          <w:b/>
        </w:rPr>
        <w:t>Beverages</w:t>
      </w:r>
    </w:p>
    <w:p w14:paraId="22EB62B6" w14:textId="77777777" w:rsidR="00700958" w:rsidRDefault="008614AE">
      <w:pPr>
        <w:ind w:left="720" w:firstLine="720"/>
      </w:pPr>
      <w:r>
        <w:rPr>
          <w:b/>
        </w:rPr>
        <w:t xml:space="preserve">1. Pepsi      </w:t>
      </w:r>
      <w:r>
        <w:t xml:space="preserve">                 </w:t>
      </w:r>
    </w:p>
    <w:p w14:paraId="3B36B1F1" w14:textId="77777777" w:rsidR="00700958" w:rsidRDefault="008614AE">
      <w:pPr>
        <w:ind w:left="720" w:firstLine="720"/>
      </w:pPr>
      <w:r>
        <w:rPr>
          <w:noProof/>
        </w:rPr>
        <w:lastRenderedPageBreak/>
        <w:drawing>
          <wp:inline distT="114300" distB="114300" distL="114300" distR="114300" wp14:anchorId="0B22F47D" wp14:editId="570A13B6">
            <wp:extent cx="1462088" cy="999268"/>
            <wp:effectExtent l="0" t="0" r="0" b="0"/>
            <wp:docPr id="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66"/>
                    <a:srcRect/>
                    <a:stretch>
                      <a:fillRect/>
                    </a:stretch>
                  </pic:blipFill>
                  <pic:spPr>
                    <a:xfrm>
                      <a:off x="0" y="0"/>
                      <a:ext cx="1462088" cy="999268"/>
                    </a:xfrm>
                    <a:prstGeom prst="rect">
                      <a:avLst/>
                    </a:prstGeom>
                    <a:ln/>
                  </pic:spPr>
                </pic:pic>
              </a:graphicData>
            </a:graphic>
          </wp:inline>
        </w:drawing>
      </w:r>
    </w:p>
    <w:p w14:paraId="3C552B84" w14:textId="77777777" w:rsidR="00700958" w:rsidRPr="00D4235D" w:rsidRDefault="008614AE">
      <w:pPr>
        <w:ind w:left="720" w:firstLine="720"/>
        <w:rPr>
          <w:lang w:val="en-CA"/>
        </w:rPr>
      </w:pPr>
      <w:r w:rsidRPr="00D4235D">
        <w:rPr>
          <w:lang w:val="en-CA"/>
        </w:rPr>
        <w:t>Everyone loves Pepsi, isn’t it?</w:t>
      </w:r>
    </w:p>
    <w:p w14:paraId="2A732CF0" w14:textId="77777777" w:rsidR="00700958" w:rsidRPr="00D4235D" w:rsidRDefault="00700958">
      <w:pPr>
        <w:ind w:left="720" w:firstLine="720"/>
        <w:rPr>
          <w:lang w:val="en-CA"/>
        </w:rPr>
      </w:pPr>
    </w:p>
    <w:p w14:paraId="1F8FBFB1" w14:textId="77777777" w:rsidR="00700958" w:rsidRPr="00D4235D" w:rsidRDefault="008614AE">
      <w:pPr>
        <w:ind w:left="720"/>
        <w:rPr>
          <w:color w:val="191B26"/>
          <w:highlight w:val="white"/>
          <w:lang w:val="en-CA"/>
        </w:rPr>
      </w:pPr>
      <w:r w:rsidRPr="00D4235D">
        <w:rPr>
          <w:lang w:val="en-CA"/>
        </w:rPr>
        <w:tab/>
      </w:r>
      <w:r w:rsidRPr="00D4235D">
        <w:rPr>
          <w:color w:val="191B26"/>
          <w:lang w:val="en-CA"/>
        </w:rPr>
        <w:t xml:space="preserve">Image by </w:t>
      </w:r>
      <w:r w:rsidRPr="00D4235D">
        <w:rPr>
          <w:color w:val="191B26"/>
          <w:u w:val="single"/>
          <w:lang w:val="en-CA"/>
        </w:rPr>
        <w:t>PixArc</w:t>
      </w:r>
      <w:r w:rsidRPr="00D4235D">
        <w:rPr>
          <w:color w:val="191B26"/>
          <w:lang w:val="en-CA"/>
        </w:rPr>
        <w:t xml:space="preserve"> from </w:t>
      </w:r>
      <w:hyperlink r:id="rId67">
        <w:r w:rsidRPr="00D4235D">
          <w:rPr>
            <w:color w:val="191B26"/>
            <w:u w:val="single"/>
            <w:lang w:val="en-CA"/>
          </w:rPr>
          <w:t>Pixabay</w:t>
        </w:r>
      </w:hyperlink>
      <w:r w:rsidRPr="00D4235D">
        <w:rPr>
          <w:color w:val="191B26"/>
          <w:highlight w:val="white"/>
          <w:lang w:val="en-CA"/>
        </w:rPr>
        <w:t xml:space="preserve"> </w:t>
      </w:r>
    </w:p>
    <w:p w14:paraId="6C6DDEDD" w14:textId="4E0BB78F" w:rsidR="00C92DED" w:rsidRPr="00C92DED" w:rsidRDefault="008614AE" w:rsidP="00C92DED">
      <w:pPr>
        <w:ind w:left="720"/>
        <w:rPr>
          <w:rFonts w:hint="eastAsia"/>
          <w:color w:val="1155CC"/>
          <w:highlight w:val="white"/>
          <w:u w:val="single"/>
        </w:rPr>
      </w:pPr>
      <w:r w:rsidRPr="00D4235D">
        <w:rPr>
          <w:color w:val="191B26"/>
          <w:highlight w:val="white"/>
          <w:lang w:val="en-CA"/>
        </w:rPr>
        <w:tab/>
        <w:t xml:space="preserve">herf: </w:t>
      </w:r>
      <w:hyperlink r:id="rId68">
        <w:r w:rsidRPr="00D4235D">
          <w:rPr>
            <w:color w:val="1155CC"/>
            <w:highlight w:val="white"/>
            <w:u w:val="single"/>
            <w:lang w:val="en-CA"/>
          </w:rPr>
          <w:t>https://pixabay.com/zh/photos</w:t>
        </w:r>
        <w:r w:rsidRPr="00D4235D">
          <w:rPr>
            <w:color w:val="1155CC"/>
            <w:highlight w:val="white"/>
            <w:u w:val="single"/>
            <w:lang w:val="en-CA"/>
          </w:rPr>
          <w:t>/</w:t>
        </w:r>
        <w:r w:rsidRPr="00D4235D">
          <w:rPr>
            <w:color w:val="1155CC"/>
            <w:highlight w:val="white"/>
            <w:u w:val="single"/>
            <w:lang w:val="en-CA"/>
          </w:rPr>
          <w:t>pepsi-brand-banner-poster-734274/</w:t>
        </w:r>
      </w:hyperlink>
    </w:p>
    <w:p w14:paraId="39EB6EB6" w14:textId="6075E4F8" w:rsidR="00C92DED" w:rsidRDefault="00C92DED">
      <w:pPr>
        <w:spacing w:before="240" w:after="240"/>
        <w:ind w:left="1440"/>
        <w:rPr>
          <w:color w:val="191B26"/>
        </w:rPr>
      </w:pPr>
      <w:r>
        <w:rPr>
          <w:color w:val="191B26"/>
        </w:rPr>
        <w:fldChar w:fldCharType="begin"/>
      </w:r>
      <w:r>
        <w:rPr>
          <w:color w:val="191B26"/>
        </w:rPr>
        <w:instrText xml:space="preserve"> ADDIN ZOTERO_ITEM CSL_CITATION {"citationID":"qqL2KTwm","properties":{"formattedCitation":"({\\i{}Pixabay\\uc0\\u19978{}\\uc0\\u30340{}\\uc0\\u20813{}\\uc0\\u36153{}\\uc0\\u22270{}\\uc0\\u29255{} - \\uc0\\u30334{}\\uc0\\u20107{}\\uc0\\u21487{}\\uc0\\u20048{}, \\uc0\\u21697{}\\uc0\\u29260{}, \\uc0\\u27178{}\\uc0\\u24133{}, \\uc0\\u28023{}\\uc0\\u25253{}, \\uc0\\u24191{}\\uc0\\u21578{}, \\uc0\\u34763{}\\uc0\\u34752{}, \\uc0\\u26641{}\\uc0\\u26729{}, \\uc0\\u34013{}\\uc0\\u33394{}\\uc0\\u27178{}\\uc0\\u2413</w:instrText>
      </w:r>
      <w:r>
        <w:rPr>
          <w:rFonts w:hint="eastAsia"/>
          <w:color w:val="191B26"/>
        </w:rPr>
        <w:instrText>3{}}, n.d.-a)","plainCitation":"(Pixabay上的免费图片 - 百事可乐, 品牌, 横幅, 海报, 广告, 蟋蟀, 树桩, 蓝色横幅, n.d.-a)","noteIndex":0},"citationItems":[{"id":81,"uris":["http://zotero.org/users/local/Zev4HC4U/items/TFTHNM5Z"],"uri":["http://zotero.org/users/local/Zev4HC4U/items/TFTHNM5Z"],"itemData":{"id":81,"type":"webpage","abstract":"从Pixabay庞大的公共领域图片和视频库下载关于百事可乐 品牌 横幅的免费图片。","language":"zh","title":"Pixabay上的免费图片 - 百事可乐, 品牌, 横幅, 海报, 广告, 蟋蟀, 树桩, 蓝色横幅","URL":"https://pixabay.com/zh/photos/pepsi-brand-banner-poster-734274/","acce</w:instrText>
      </w:r>
      <w:r>
        <w:rPr>
          <w:color w:val="191B26"/>
        </w:rPr>
        <w:instrText xml:space="preserve">ssed":{"date-parts":[["2021",10,22]]}}}],"schema":"https://github.com/citation-style-language/schema/raw/master/csl-citation.json"} </w:instrText>
      </w:r>
      <w:r>
        <w:rPr>
          <w:color w:val="191B26"/>
        </w:rPr>
        <w:fldChar w:fldCharType="separate"/>
      </w:r>
      <w:r w:rsidRPr="00C92DED">
        <w:rPr>
          <w:rFonts w:ascii="SimSun" w:eastAsia="SimSun" w:cs="Times New Roman"/>
          <w:color w:val="000000"/>
          <w:lang w:val="en-US"/>
        </w:rPr>
        <w:t>(</w:t>
      </w:r>
      <w:r w:rsidRPr="00C92DED">
        <w:rPr>
          <w:rFonts w:ascii="SimSun" w:eastAsia="SimSun" w:cs="Times New Roman"/>
          <w:i/>
          <w:iCs/>
          <w:color w:val="000000"/>
          <w:lang w:val="en-US"/>
        </w:rPr>
        <w:t>Pixabay上的免费图片 - 百事可乐, 品牌, 横幅, 海报, 广告, 蟋蟀, 树桩, 蓝色横幅</w:t>
      </w:r>
      <w:r w:rsidRPr="00C92DED">
        <w:rPr>
          <w:rFonts w:ascii="SimSun" w:eastAsia="SimSun" w:cs="Times New Roman"/>
          <w:color w:val="000000"/>
          <w:lang w:val="en-US"/>
        </w:rPr>
        <w:t>, n.d.-a)</w:t>
      </w:r>
      <w:r>
        <w:rPr>
          <w:color w:val="191B26"/>
        </w:rPr>
        <w:fldChar w:fldCharType="end"/>
      </w:r>
    </w:p>
    <w:p w14:paraId="365E11D5" w14:textId="7E08FD54" w:rsidR="00700958" w:rsidRDefault="008614AE">
      <w:pPr>
        <w:spacing w:before="240" w:after="240"/>
        <w:ind w:left="1440"/>
        <w:rPr>
          <w:color w:val="191B26"/>
          <w:highlight w:val="white"/>
        </w:rPr>
      </w:pPr>
      <w:r>
        <w:rPr>
          <w:color w:val="191B26"/>
        </w:rPr>
        <w:t>ID:</w:t>
      </w:r>
      <w:r>
        <w:rPr>
          <w:color w:val="191B26"/>
          <w:sz w:val="20"/>
          <w:szCs w:val="20"/>
        </w:rPr>
        <w:t>EwT8lP</w:t>
      </w:r>
    </w:p>
    <w:p w14:paraId="51DEF0A5" w14:textId="77777777" w:rsidR="00700958" w:rsidRDefault="00700958">
      <w:pPr>
        <w:ind w:left="720"/>
        <w:rPr>
          <w:color w:val="191B26"/>
          <w:highlight w:val="white"/>
        </w:rPr>
      </w:pPr>
    </w:p>
    <w:p w14:paraId="70C2C2BB" w14:textId="77777777" w:rsidR="00700958" w:rsidRDefault="008614AE">
      <w:pPr>
        <w:ind w:left="1440"/>
        <w:rPr>
          <w:b/>
        </w:rPr>
      </w:pPr>
      <w:r>
        <w:rPr>
          <w:b/>
        </w:rPr>
        <w:t>2.Cola</w:t>
      </w:r>
    </w:p>
    <w:p w14:paraId="7AB56323" w14:textId="77777777" w:rsidR="00700958" w:rsidRDefault="008614AE">
      <w:pPr>
        <w:ind w:left="1440"/>
      </w:pPr>
      <w:r>
        <w:rPr>
          <w:noProof/>
        </w:rPr>
        <w:drawing>
          <wp:inline distT="114300" distB="114300" distL="114300" distR="114300" wp14:anchorId="38A2FEB7" wp14:editId="601284E6">
            <wp:extent cx="1566849" cy="1173835"/>
            <wp:effectExtent l="0" t="0" r="0" b="0"/>
            <wp:docPr id="1"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69"/>
                    <a:srcRect/>
                    <a:stretch>
                      <a:fillRect/>
                    </a:stretch>
                  </pic:blipFill>
                  <pic:spPr>
                    <a:xfrm>
                      <a:off x="0" y="0"/>
                      <a:ext cx="1566849" cy="1173835"/>
                    </a:xfrm>
                    <a:prstGeom prst="rect">
                      <a:avLst/>
                    </a:prstGeom>
                    <a:ln/>
                  </pic:spPr>
                </pic:pic>
              </a:graphicData>
            </a:graphic>
          </wp:inline>
        </w:drawing>
      </w:r>
    </w:p>
    <w:p w14:paraId="1BA92270" w14:textId="77777777" w:rsidR="00700958" w:rsidRPr="00D4235D" w:rsidRDefault="008614AE">
      <w:pPr>
        <w:ind w:left="1440"/>
        <w:rPr>
          <w:lang w:val="en-CA"/>
        </w:rPr>
      </w:pPr>
      <w:r w:rsidRPr="00D4235D">
        <w:rPr>
          <w:lang w:val="en-CA"/>
        </w:rPr>
        <w:t>If you are not a big fan of Pepsi, Cola must be your second choice.</w:t>
      </w:r>
    </w:p>
    <w:p w14:paraId="429AEBBE" w14:textId="77777777" w:rsidR="00700958" w:rsidRPr="00D4235D" w:rsidRDefault="00700958">
      <w:pPr>
        <w:ind w:left="1440"/>
        <w:rPr>
          <w:lang w:val="en-CA"/>
        </w:rPr>
      </w:pPr>
    </w:p>
    <w:p w14:paraId="4C52B5AF" w14:textId="77777777" w:rsidR="00700958" w:rsidRPr="00D4235D" w:rsidRDefault="008614AE">
      <w:pPr>
        <w:ind w:left="1440"/>
        <w:rPr>
          <w:color w:val="191B26"/>
          <w:highlight w:val="white"/>
          <w:lang w:val="en-CA"/>
        </w:rPr>
      </w:pPr>
      <w:r w:rsidRPr="00D4235D">
        <w:rPr>
          <w:color w:val="191B26"/>
          <w:lang w:val="en-CA"/>
        </w:rPr>
        <w:t xml:space="preserve">Image by </w:t>
      </w:r>
      <w:hyperlink r:id="rId70">
        <w:r w:rsidRPr="00D4235D">
          <w:rPr>
            <w:color w:val="191B26"/>
            <w:u w:val="single"/>
            <w:lang w:val="en-CA"/>
          </w:rPr>
          <w:t>Ervin Gjata</w:t>
        </w:r>
      </w:hyperlink>
      <w:r w:rsidRPr="00D4235D">
        <w:rPr>
          <w:color w:val="191B26"/>
          <w:lang w:val="en-CA"/>
        </w:rPr>
        <w:t xml:space="preserve"> from </w:t>
      </w:r>
      <w:hyperlink r:id="rId71">
        <w:r w:rsidRPr="00D4235D">
          <w:rPr>
            <w:color w:val="191B26"/>
            <w:u w:val="single"/>
            <w:lang w:val="en-CA"/>
          </w:rPr>
          <w:t>Pixabay</w:t>
        </w:r>
      </w:hyperlink>
      <w:r w:rsidRPr="00D4235D">
        <w:rPr>
          <w:color w:val="191B26"/>
          <w:highlight w:val="white"/>
          <w:lang w:val="en-CA"/>
        </w:rPr>
        <w:t xml:space="preserve"> </w:t>
      </w:r>
    </w:p>
    <w:p w14:paraId="1C10D65D" w14:textId="77777777" w:rsidR="00700958" w:rsidRPr="00D4235D" w:rsidRDefault="008614AE">
      <w:pPr>
        <w:ind w:left="1440"/>
        <w:rPr>
          <w:color w:val="191B26"/>
          <w:highlight w:val="white"/>
          <w:lang w:val="en-CA"/>
        </w:rPr>
      </w:pPr>
      <w:r w:rsidRPr="00D4235D">
        <w:rPr>
          <w:color w:val="191B26"/>
          <w:highlight w:val="white"/>
          <w:lang w:val="en-CA"/>
        </w:rPr>
        <w:t xml:space="preserve">herf: </w:t>
      </w:r>
      <w:hyperlink r:id="rId72">
        <w:r w:rsidRPr="00D4235D">
          <w:rPr>
            <w:color w:val="1155CC"/>
            <w:highlight w:val="white"/>
            <w:u w:val="single"/>
            <w:lang w:val="en-CA"/>
          </w:rPr>
          <w:t>https://pixabay.com/photos/</w:t>
        </w:r>
        <w:r w:rsidRPr="00D4235D">
          <w:rPr>
            <w:color w:val="1155CC"/>
            <w:highlight w:val="white"/>
            <w:u w:val="single"/>
            <w:lang w:val="en-CA"/>
          </w:rPr>
          <w:t>p</w:t>
        </w:r>
        <w:r w:rsidRPr="00D4235D">
          <w:rPr>
            <w:color w:val="1155CC"/>
            <w:highlight w:val="white"/>
            <w:u w:val="single"/>
            <w:lang w:val="en-CA"/>
          </w:rPr>
          <w:t>epsi-brand-banner-poster-734274/</w:t>
        </w:r>
      </w:hyperlink>
    </w:p>
    <w:p w14:paraId="58572743" w14:textId="740DC106" w:rsidR="00C92DED" w:rsidRDefault="00C92DED">
      <w:pPr>
        <w:spacing w:before="240" w:after="240"/>
        <w:ind w:left="1440"/>
        <w:rPr>
          <w:color w:val="191B26"/>
        </w:rPr>
      </w:pPr>
      <w:r>
        <w:rPr>
          <w:color w:val="191B26"/>
        </w:rPr>
        <w:fldChar w:fldCharType="begin"/>
      </w:r>
      <w:r>
        <w:rPr>
          <w:color w:val="191B26"/>
        </w:rPr>
        <w:instrText xml:space="preserve"> ADDIN ZOTERO_ITEM CSL_CITATION {"citationID":"sqNeVdpo","properties":{"formattedCitation":"({\\i{}Pixabay\\uc0\\u19978{}\\uc0\\u30340{}\\uc0\\u20813{}\\uc0\\u36153{}\\uc0\\u22270{}\\uc0\\u29255{} - \\uc0\\u30334{}\\uc0\\u20107{}\\uc0\\u21487{}\\uc0\\u20048{}, \\uc0\\u21697{}\\uc0\\u29260{}, \\uc0\\u27178{}\\uc0\\u24133{}, \\uc0\\u28023{}\\uc0\\u25253{}, \\uc0\\u24191{}\\uc0\\u21578{}, \\uc0\\u34763{}\\uc0\\u34752{}, \\uc0\\u26641{}\\uc0\\u26729{}, \\uc0\\u34013{}\\uc0\\u33394{}\\uc0\\u27178{}\\uc0\\u2413</w:instrText>
      </w:r>
      <w:r>
        <w:rPr>
          <w:rFonts w:hint="eastAsia"/>
          <w:color w:val="191B26"/>
        </w:rPr>
        <w:instrText>3{}}, n.d.-b)","plainCitation":"(Pixabay上的免费图片 - 百事可乐, 品牌, 横幅, 海报, 广告, 蟋蟀, 树桩, 蓝色横幅, n.d.-b)","noteIndex":0},"citationItems":[{"id":79,"uris":["http://zotero.org/users/local/Zev4HC4U/items/ZJW4JIP9"],"uri":["http://zotero.org/users/local/Zev4HC4U/items/ZJW4JIP9"],"itemData":{"id":79,"type":"webpage","abstract":"从Pixabay庞大的公共领域图片和视频库下载关于百事可乐 品牌 横幅的免费图片。","language":"zh","title":"Pixabay上的免费图片 - 百事可乐, 品牌, 横幅, 海报, 广告, 蟋蟀, 树桩, 蓝色横幅","URL":"https://pixabay.com/zh/photos/pepsi-brand-banner-poster-734274/","acce</w:instrText>
      </w:r>
      <w:r>
        <w:rPr>
          <w:color w:val="191B26"/>
        </w:rPr>
        <w:instrText xml:space="preserve">ssed":{"date-parts":[["2021",10,22]]}}}],"schema":"https://github.com/citation-style-language/schema/raw/master/csl-citation.json"} </w:instrText>
      </w:r>
      <w:r>
        <w:rPr>
          <w:color w:val="191B26"/>
        </w:rPr>
        <w:fldChar w:fldCharType="separate"/>
      </w:r>
      <w:r w:rsidRPr="00C92DED">
        <w:rPr>
          <w:rFonts w:ascii="SimSun" w:eastAsia="SimSun" w:cs="Times New Roman"/>
          <w:color w:val="000000"/>
          <w:lang w:val="en-US"/>
        </w:rPr>
        <w:t>(</w:t>
      </w:r>
      <w:r w:rsidRPr="00C92DED">
        <w:rPr>
          <w:rFonts w:ascii="SimSun" w:eastAsia="SimSun" w:cs="Times New Roman"/>
          <w:i/>
          <w:iCs/>
          <w:color w:val="000000"/>
          <w:lang w:val="en-US"/>
        </w:rPr>
        <w:t>Pixabay上的免费图片 - 百事可乐, 品牌, 横幅, 海报, 广告, 蟋蟀, 树桩, 蓝色横幅</w:t>
      </w:r>
      <w:r w:rsidRPr="00C92DED">
        <w:rPr>
          <w:rFonts w:ascii="SimSun" w:eastAsia="SimSun" w:cs="Times New Roman"/>
          <w:color w:val="000000"/>
          <w:lang w:val="en-US"/>
        </w:rPr>
        <w:t>, n.d.-b)</w:t>
      </w:r>
      <w:r>
        <w:rPr>
          <w:color w:val="191B26"/>
        </w:rPr>
        <w:fldChar w:fldCharType="end"/>
      </w:r>
    </w:p>
    <w:p w14:paraId="4CFC74D1" w14:textId="56FD8EAB" w:rsidR="00700958" w:rsidRDefault="008614AE">
      <w:pPr>
        <w:spacing w:before="240" w:after="240"/>
        <w:ind w:left="1440"/>
        <w:rPr>
          <w:color w:val="191B26"/>
          <w:highlight w:val="white"/>
        </w:rPr>
      </w:pPr>
      <w:r>
        <w:rPr>
          <w:color w:val="191B26"/>
        </w:rPr>
        <w:t>ID:</w:t>
      </w:r>
      <w:r>
        <w:rPr>
          <w:color w:val="191B26"/>
          <w:sz w:val="20"/>
          <w:szCs w:val="20"/>
        </w:rPr>
        <w:t>0LRg7Q</w:t>
      </w:r>
    </w:p>
    <w:p w14:paraId="0C1A5743" w14:textId="77777777" w:rsidR="00700958" w:rsidRDefault="008614AE">
      <w:pPr>
        <w:ind w:left="720"/>
        <w:rPr>
          <w:color w:val="191B26"/>
          <w:highlight w:val="white"/>
        </w:rPr>
      </w:pPr>
      <w:r>
        <w:rPr>
          <w:color w:val="191B26"/>
          <w:highlight w:val="white"/>
        </w:rPr>
        <w:tab/>
      </w:r>
    </w:p>
    <w:p w14:paraId="699256F1" w14:textId="77777777" w:rsidR="00700958" w:rsidRDefault="008614AE">
      <w:pPr>
        <w:ind w:left="1440"/>
        <w:rPr>
          <w:b/>
          <w:color w:val="191B26"/>
          <w:highlight w:val="white"/>
        </w:rPr>
      </w:pPr>
      <w:r>
        <w:rPr>
          <w:b/>
          <w:color w:val="191B26"/>
          <w:highlight w:val="white"/>
        </w:rPr>
        <w:t xml:space="preserve">3.Orange Juice    </w:t>
      </w:r>
    </w:p>
    <w:p w14:paraId="2E1E3ED5" w14:textId="77777777" w:rsidR="00700958" w:rsidRDefault="008614AE">
      <w:pPr>
        <w:ind w:left="1440"/>
        <w:rPr>
          <w:color w:val="191B26"/>
          <w:highlight w:val="white"/>
        </w:rPr>
      </w:pPr>
      <w:r>
        <w:rPr>
          <w:noProof/>
          <w:color w:val="191B26"/>
          <w:highlight w:val="white"/>
        </w:rPr>
        <w:drawing>
          <wp:inline distT="114300" distB="114300" distL="114300" distR="114300" wp14:anchorId="41816444" wp14:editId="1BF05015">
            <wp:extent cx="2128838" cy="1418046"/>
            <wp:effectExtent l="0" t="0" r="0" b="0"/>
            <wp:docPr id="18"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73"/>
                    <a:srcRect/>
                    <a:stretch>
                      <a:fillRect/>
                    </a:stretch>
                  </pic:blipFill>
                  <pic:spPr>
                    <a:xfrm>
                      <a:off x="0" y="0"/>
                      <a:ext cx="2128838" cy="1418046"/>
                    </a:xfrm>
                    <a:prstGeom prst="rect">
                      <a:avLst/>
                    </a:prstGeom>
                    <a:ln/>
                  </pic:spPr>
                </pic:pic>
              </a:graphicData>
            </a:graphic>
          </wp:inline>
        </w:drawing>
      </w:r>
    </w:p>
    <w:p w14:paraId="595D3EB4" w14:textId="77777777" w:rsidR="00700958" w:rsidRPr="00D4235D" w:rsidRDefault="008614AE">
      <w:pPr>
        <w:ind w:left="1440"/>
        <w:rPr>
          <w:color w:val="191B26"/>
          <w:highlight w:val="white"/>
          <w:lang w:val="en-CA"/>
        </w:rPr>
      </w:pPr>
      <w:r w:rsidRPr="00D4235D">
        <w:rPr>
          <w:color w:val="191B26"/>
          <w:highlight w:val="white"/>
          <w:lang w:val="en-CA"/>
        </w:rPr>
        <w:t>Homemade orange juice, 100% orange! no water or sugar inside.</w:t>
      </w:r>
    </w:p>
    <w:p w14:paraId="693B6A9C" w14:textId="77777777" w:rsidR="00700958" w:rsidRPr="00D4235D" w:rsidRDefault="00700958">
      <w:pPr>
        <w:ind w:left="1440"/>
        <w:rPr>
          <w:color w:val="191B26"/>
          <w:highlight w:val="white"/>
          <w:lang w:val="en-CA"/>
        </w:rPr>
      </w:pPr>
    </w:p>
    <w:p w14:paraId="2775E01B" w14:textId="77777777" w:rsidR="00700958" w:rsidRPr="00D4235D" w:rsidRDefault="008614AE">
      <w:pPr>
        <w:ind w:left="1440"/>
        <w:rPr>
          <w:color w:val="191B26"/>
          <w:highlight w:val="white"/>
          <w:lang w:val="en-CA"/>
        </w:rPr>
      </w:pPr>
      <w:r w:rsidRPr="00D4235D">
        <w:rPr>
          <w:color w:val="191B26"/>
          <w:highlight w:val="white"/>
          <w:lang w:val="en-CA"/>
        </w:rPr>
        <w:t xml:space="preserve">Image by </w:t>
      </w:r>
      <w:hyperlink r:id="rId74">
        <w:r w:rsidRPr="00D4235D">
          <w:rPr>
            <w:color w:val="191B26"/>
            <w:highlight w:val="white"/>
            <w:u w:val="single"/>
            <w:lang w:val="en-CA"/>
          </w:rPr>
          <w:t>Steve Buissinne</w:t>
        </w:r>
      </w:hyperlink>
      <w:r w:rsidRPr="00D4235D">
        <w:rPr>
          <w:color w:val="191B26"/>
          <w:highlight w:val="white"/>
          <w:lang w:val="en-CA"/>
        </w:rPr>
        <w:t xml:space="preserve"> from </w:t>
      </w:r>
      <w:hyperlink r:id="rId75">
        <w:r w:rsidRPr="00D4235D">
          <w:rPr>
            <w:color w:val="191B26"/>
            <w:highlight w:val="white"/>
            <w:u w:val="single"/>
            <w:lang w:val="en-CA"/>
          </w:rPr>
          <w:t>Pixabay</w:t>
        </w:r>
      </w:hyperlink>
      <w:r w:rsidRPr="00D4235D">
        <w:rPr>
          <w:color w:val="191B26"/>
          <w:highlight w:val="white"/>
          <w:lang w:val="en-CA"/>
        </w:rPr>
        <w:t xml:space="preserve"> </w:t>
      </w:r>
    </w:p>
    <w:p w14:paraId="702321D4" w14:textId="0CB87A9C" w:rsidR="00700958" w:rsidRDefault="008614AE">
      <w:pPr>
        <w:ind w:left="720" w:firstLine="720"/>
        <w:rPr>
          <w:color w:val="191B26"/>
          <w:highlight w:val="white"/>
          <w:lang w:val="en-CA"/>
        </w:rPr>
      </w:pPr>
      <w:r w:rsidRPr="00D4235D">
        <w:rPr>
          <w:color w:val="191B26"/>
          <w:highlight w:val="white"/>
          <w:lang w:val="en-CA"/>
        </w:rPr>
        <w:t xml:space="preserve">herf: </w:t>
      </w:r>
      <w:hyperlink r:id="rId76" w:history="1">
        <w:r w:rsidR="00C92DED" w:rsidRPr="00BD4E4B">
          <w:rPr>
            <w:rStyle w:val="Hyperlink"/>
            <w:highlight w:val="white"/>
            <w:lang w:val="en-CA"/>
          </w:rPr>
          <w:t>https://pixabay.com/photos/fresh-orange-juice-squeezed-1614822/</w:t>
        </w:r>
      </w:hyperlink>
      <w:r w:rsidRPr="00D4235D">
        <w:rPr>
          <w:color w:val="191B26"/>
          <w:highlight w:val="white"/>
          <w:lang w:val="en-CA"/>
        </w:rPr>
        <w:tab/>
      </w:r>
    </w:p>
    <w:p w14:paraId="3DB275D0" w14:textId="1A5077DD" w:rsidR="00C92DED" w:rsidRPr="00D4235D" w:rsidRDefault="00C92DED">
      <w:pPr>
        <w:ind w:left="720" w:firstLine="720"/>
        <w:rPr>
          <w:rFonts w:hint="eastAsia"/>
          <w:color w:val="191B26"/>
          <w:highlight w:val="white"/>
          <w:lang w:val="en-CA"/>
        </w:rPr>
      </w:pPr>
      <w:r>
        <w:rPr>
          <w:color w:val="191B26"/>
          <w:highlight w:val="white"/>
          <w:lang w:val="en-CA"/>
        </w:rPr>
        <w:fldChar w:fldCharType="begin"/>
      </w:r>
      <w:r>
        <w:rPr>
          <w:color w:val="191B26"/>
          <w:highlight w:val="white"/>
          <w:lang w:val="en-CA"/>
        </w:rPr>
        <w:instrText xml:space="preserve"> ADDIN ZOTERO_ITEM CSL_CITATION {"citationID":"lVzFcjA3","properties":{"formattedCitation":"({\\i{}Pixabay\\uc0\\u19978{}\\uc0\\u30340{}\\uc0\\u20813{}\\uc0\\u36153{}\\uc0\\u22270{}\\uc0\\u29255{} - \\uc0\\u26032{}\\uc0\\u40092{}\\uc0\\u27225{}\\uc0\\u27713{}, \\uc0\\u25380{}\\uc0\\u21387{}, \\uc0\\u25552{}\\uc0\\u31070{}\\uc0\\u37266{}\\uc0\\u33041{}, \\uc0\\u26577{}\\uc0\\u27224{}, \\uc0\\u21917{}, \\uc0\\u32500{}\\uc0\\u29983{}\\uc0\\u32032{} C, \\uc0\\u26708{}\\uc0\\u23376{}\\uc0\\u27713{}}, n.d.)","p</w:instrText>
      </w:r>
      <w:r>
        <w:rPr>
          <w:rFonts w:hint="eastAsia"/>
          <w:color w:val="191B26"/>
          <w:highlight w:val="white"/>
          <w:lang w:val="en-CA"/>
        </w:rPr>
        <w:instrText>lainCitation":"(Pixabay上的免费图片 - 新鲜橙汁, 挤压, 提神醒脑, 柑橘, 喝, 维生素 C, 桔子汁, n.d.)","noteIndex":0},"citationItems":[{"id":83,"uris":["http://zotero.org/users/local/Zev4HC4U/items/FAU24V2J"],"uri":["http://zotero.org/users/local/Zev4HC4U/items/FAU24V2J"],"itemData":{"id":83,"type":"webpage","abstract":"从Pixabay庞大的公共领域图片和视频库下载关于新鲜橙汁 挤压 提神醒脑的免费图片。","language":"zh","title":"Pixabay上的免费图片 - 新鲜橙汁, 挤压, 提神醒脑, 柑橘, 喝, 维生素 C, 桔子汁","URL":"https://pixabay.com/zh/photos/fresh-orange-juice-squeezed-1614822/","accessed":{"date-par</w:instrText>
      </w:r>
      <w:r>
        <w:rPr>
          <w:color w:val="191B26"/>
          <w:highlight w:val="white"/>
          <w:lang w:val="en-CA"/>
        </w:rPr>
        <w:instrText xml:space="preserve">ts":[["2021",10,22]]}}}],"schema":"https://github.com/citation-style-language/schema/raw/master/csl-citation.json"} </w:instrText>
      </w:r>
      <w:r>
        <w:rPr>
          <w:color w:val="191B26"/>
          <w:highlight w:val="white"/>
          <w:lang w:val="en-CA"/>
        </w:rPr>
        <w:fldChar w:fldCharType="separate"/>
      </w:r>
      <w:r w:rsidRPr="00C92DED">
        <w:rPr>
          <w:rFonts w:ascii="SimSun" w:eastAsia="SimSun" w:cs="Times New Roman"/>
          <w:color w:val="000000"/>
          <w:lang w:val="en-US"/>
        </w:rPr>
        <w:t>(</w:t>
      </w:r>
      <w:r w:rsidRPr="00C92DED">
        <w:rPr>
          <w:rFonts w:ascii="SimSun" w:eastAsia="SimSun" w:cs="Times New Roman"/>
          <w:i/>
          <w:iCs/>
          <w:color w:val="000000"/>
          <w:lang w:val="en-US"/>
        </w:rPr>
        <w:t>Pixabay上的免费图片 - 新鲜橙汁, 挤压, 提神醒脑, 柑橘, 喝, 维生素 C, 桔子汁</w:t>
      </w:r>
      <w:r w:rsidRPr="00C92DED">
        <w:rPr>
          <w:rFonts w:ascii="SimSun" w:eastAsia="SimSun" w:cs="Times New Roman"/>
          <w:color w:val="000000"/>
          <w:lang w:val="en-US"/>
        </w:rPr>
        <w:t>, n.d.)</w:t>
      </w:r>
      <w:r>
        <w:rPr>
          <w:color w:val="191B26"/>
          <w:highlight w:val="white"/>
          <w:lang w:val="en-CA"/>
        </w:rPr>
        <w:fldChar w:fldCharType="end"/>
      </w:r>
    </w:p>
    <w:p w14:paraId="0ED5C0CC" w14:textId="77777777" w:rsidR="00700958" w:rsidRDefault="008614AE">
      <w:pPr>
        <w:spacing w:before="240" w:after="240"/>
        <w:ind w:left="1440"/>
        <w:rPr>
          <w:color w:val="191B26"/>
          <w:highlight w:val="white"/>
        </w:rPr>
      </w:pPr>
      <w:r>
        <w:rPr>
          <w:color w:val="191B26"/>
        </w:rPr>
        <w:t>ID:</w:t>
      </w:r>
      <w:r>
        <w:rPr>
          <w:color w:val="191B26"/>
          <w:sz w:val="20"/>
          <w:szCs w:val="20"/>
        </w:rPr>
        <w:t>skG42j</w:t>
      </w:r>
    </w:p>
    <w:p w14:paraId="39521279" w14:textId="77777777" w:rsidR="00700958" w:rsidRDefault="00700958">
      <w:pPr>
        <w:ind w:left="2160"/>
        <w:rPr>
          <w:color w:val="191B26"/>
          <w:highlight w:val="white"/>
        </w:rPr>
      </w:pPr>
    </w:p>
    <w:p w14:paraId="1C9B86EC" w14:textId="77777777" w:rsidR="00700958" w:rsidRDefault="008614AE">
      <w:pPr>
        <w:ind w:left="1440"/>
        <w:rPr>
          <w:b/>
          <w:color w:val="191B26"/>
          <w:highlight w:val="white"/>
        </w:rPr>
      </w:pPr>
      <w:r>
        <w:rPr>
          <w:b/>
          <w:color w:val="191B26"/>
          <w:highlight w:val="white"/>
        </w:rPr>
        <w:t>4.Soda</w:t>
      </w:r>
    </w:p>
    <w:p w14:paraId="1593D2D8" w14:textId="77777777" w:rsidR="00700958" w:rsidRDefault="008614AE">
      <w:pPr>
        <w:ind w:left="1440"/>
        <w:rPr>
          <w:color w:val="191B26"/>
          <w:highlight w:val="white"/>
        </w:rPr>
      </w:pPr>
      <w:r>
        <w:rPr>
          <w:noProof/>
          <w:color w:val="191B26"/>
          <w:highlight w:val="white"/>
        </w:rPr>
        <w:drawing>
          <wp:inline distT="114300" distB="114300" distL="114300" distR="114300" wp14:anchorId="6D3D0520" wp14:editId="58FA921D">
            <wp:extent cx="1890713" cy="1259428"/>
            <wp:effectExtent l="0" t="0" r="0" b="0"/>
            <wp:docPr id="11" name="image18.jpg"/>
            <wp:cNvGraphicFramePr/>
            <a:graphic xmlns:a="http://schemas.openxmlformats.org/drawingml/2006/main">
              <a:graphicData uri="http://schemas.openxmlformats.org/drawingml/2006/picture">
                <pic:pic xmlns:pic="http://schemas.openxmlformats.org/drawingml/2006/picture">
                  <pic:nvPicPr>
                    <pic:cNvPr id="0" name="image18.jpg"/>
                    <pic:cNvPicPr preferRelativeResize="0"/>
                  </pic:nvPicPr>
                  <pic:blipFill>
                    <a:blip r:embed="rId77"/>
                    <a:srcRect/>
                    <a:stretch>
                      <a:fillRect/>
                    </a:stretch>
                  </pic:blipFill>
                  <pic:spPr>
                    <a:xfrm>
                      <a:off x="0" y="0"/>
                      <a:ext cx="1890713" cy="1259428"/>
                    </a:xfrm>
                    <a:prstGeom prst="rect">
                      <a:avLst/>
                    </a:prstGeom>
                    <a:ln/>
                  </pic:spPr>
                </pic:pic>
              </a:graphicData>
            </a:graphic>
          </wp:inline>
        </w:drawing>
      </w:r>
    </w:p>
    <w:p w14:paraId="630C6A67" w14:textId="77777777" w:rsidR="00700958" w:rsidRPr="00D4235D" w:rsidRDefault="008614AE">
      <w:pPr>
        <w:ind w:left="1440"/>
        <w:rPr>
          <w:color w:val="191B26"/>
          <w:highlight w:val="white"/>
          <w:lang w:val="en-CA"/>
        </w:rPr>
      </w:pPr>
      <w:r w:rsidRPr="00D4235D">
        <w:rPr>
          <w:color w:val="191B26"/>
          <w:highlight w:val="white"/>
          <w:lang w:val="en-CA"/>
        </w:rPr>
        <w:t>Hotpot’s best friend!</w:t>
      </w:r>
    </w:p>
    <w:p w14:paraId="6E5AEBA0" w14:textId="77777777" w:rsidR="00700958" w:rsidRPr="00D4235D" w:rsidRDefault="008614AE">
      <w:pPr>
        <w:ind w:left="1440"/>
        <w:rPr>
          <w:color w:val="191B26"/>
          <w:highlight w:val="white"/>
          <w:lang w:val="en-CA"/>
        </w:rPr>
      </w:pPr>
      <w:r w:rsidRPr="00D4235D">
        <w:rPr>
          <w:color w:val="191B26"/>
          <w:highlight w:val="white"/>
          <w:lang w:val="en-CA"/>
        </w:rPr>
        <w:t xml:space="preserve">                      </w:t>
      </w:r>
      <w:r w:rsidRPr="00D4235D">
        <w:rPr>
          <w:color w:val="191B26"/>
          <w:highlight w:val="white"/>
          <w:lang w:val="en-CA"/>
        </w:rPr>
        <w:t xml:space="preserve">  </w:t>
      </w:r>
    </w:p>
    <w:p w14:paraId="310E3CC8" w14:textId="77777777" w:rsidR="00700958" w:rsidRPr="00D4235D" w:rsidRDefault="008614AE">
      <w:pPr>
        <w:ind w:left="1440"/>
        <w:rPr>
          <w:color w:val="191B26"/>
          <w:highlight w:val="white"/>
          <w:lang w:val="en-CA"/>
        </w:rPr>
      </w:pPr>
      <w:r w:rsidRPr="00D4235D">
        <w:rPr>
          <w:color w:val="191B26"/>
          <w:highlight w:val="white"/>
          <w:lang w:val="en-CA"/>
        </w:rPr>
        <w:t xml:space="preserve">Image by </w:t>
      </w:r>
      <w:hyperlink r:id="rId78">
        <w:r w:rsidRPr="00D4235D">
          <w:rPr>
            <w:color w:val="191B26"/>
            <w:highlight w:val="white"/>
            <w:u w:val="single"/>
            <w:lang w:val="en-CA"/>
          </w:rPr>
          <w:t>Steve Buissinne</w:t>
        </w:r>
      </w:hyperlink>
      <w:r w:rsidRPr="00D4235D">
        <w:rPr>
          <w:color w:val="191B26"/>
          <w:highlight w:val="white"/>
          <w:lang w:val="en-CA"/>
        </w:rPr>
        <w:t xml:space="preserve"> from </w:t>
      </w:r>
      <w:hyperlink r:id="rId79">
        <w:r w:rsidRPr="00D4235D">
          <w:rPr>
            <w:color w:val="191B26"/>
            <w:highlight w:val="white"/>
            <w:u w:val="single"/>
            <w:lang w:val="en-CA"/>
          </w:rPr>
          <w:t>Pixabay</w:t>
        </w:r>
      </w:hyperlink>
      <w:r w:rsidRPr="00D4235D">
        <w:rPr>
          <w:color w:val="191B26"/>
          <w:highlight w:val="white"/>
          <w:lang w:val="en-CA"/>
        </w:rPr>
        <w:t xml:space="preserve"> </w:t>
      </w:r>
    </w:p>
    <w:p w14:paraId="0A3E8E9D" w14:textId="77777777" w:rsidR="00700958" w:rsidRDefault="008614AE">
      <w:pPr>
        <w:ind w:left="1440"/>
        <w:rPr>
          <w:color w:val="191B26"/>
          <w:highlight w:val="white"/>
        </w:rPr>
      </w:pPr>
      <w:r>
        <w:rPr>
          <w:color w:val="191B26"/>
          <w:highlight w:val="white"/>
        </w:rPr>
        <w:t>herf:</w:t>
      </w:r>
      <w:hyperlink r:id="rId80">
        <w:r>
          <w:rPr>
            <w:color w:val="1155CC"/>
            <w:highlight w:val="white"/>
            <w:u w:val="single"/>
          </w:rPr>
          <w:t>https://pixabay.com/photos/lime</w:t>
        </w:r>
        <w:r>
          <w:rPr>
            <w:color w:val="1155CC"/>
            <w:highlight w:val="white"/>
            <w:u w:val="single"/>
          </w:rPr>
          <w:t>-</w:t>
        </w:r>
        <w:r>
          <w:rPr>
            <w:color w:val="1155CC"/>
            <w:highlight w:val="white"/>
            <w:u w:val="single"/>
          </w:rPr>
          <w:t>drink-glass-club-soda-907124/</w:t>
        </w:r>
      </w:hyperlink>
    </w:p>
    <w:p w14:paraId="264CD36E" w14:textId="011447D7" w:rsidR="00C92DED" w:rsidRDefault="00C92DED">
      <w:pPr>
        <w:spacing w:before="240" w:after="240"/>
        <w:ind w:left="1440"/>
        <w:rPr>
          <w:color w:val="191B26"/>
        </w:rPr>
      </w:pPr>
      <w:r>
        <w:rPr>
          <w:color w:val="191B26"/>
        </w:rPr>
        <w:fldChar w:fldCharType="begin"/>
      </w:r>
      <w:r>
        <w:rPr>
          <w:color w:val="191B26"/>
        </w:rPr>
        <w:instrText xml:space="preserve"> ADDIN ZOTERO_ITEM CSL_CITATION {"citationID":"Q0mMl2Wy","properties":{"formattedCitation":"({\\i{}Pixabay\\uc0\\u19978{}\\uc0\\u30340{}\\uc0\\u20813{}\\uc0\\u36153{}\\uc0\\u22270{}\\uc0\\u29255{} - \\uc0\\u37240{}\\uc0\\u27225{}, \\uc0\\u21917{}, \\uc0\\u29627{}\\uc0\\u29827{}, \\uc0\\u29627{}\\uc0\\u29827{}, \\uc0\\u33487{}\\uc0\\u25171{}\\uc0\\u27700{}, \\uc0\\u40481{}\\uc0\\u23614{}\\uc0\\u37202{}, \\uc0\\u26524{}\\uc0\\u27713{}, \\uc0\\u23506{}\\uc0\\u20919{}\\uc0\\u30340{}}, n.d.)","plainCitation":"</w:instrText>
      </w:r>
      <w:r>
        <w:rPr>
          <w:rFonts w:hint="eastAsia"/>
          <w:color w:val="191B26"/>
        </w:rPr>
        <w:instrText>(Pixabay上的免费图片 - 酸橙, 喝, 玻璃, 玻璃, 苏打水, 鸡尾酒, 果汁, 寒冷的, n.d.)","noteIndex":0},"citationItems":[{"id":85,"uris":["http://zotero.org/users/local/Zev4HC4U/items/ZGDEU9M3"],"uri":["http://zotero.org/users/local/Zev4HC4U/items/ZGDEU9M3"],"itemData":{"id":85,"type":"webpage","abstract":"从Pixabay庞大的公共领域图片和视频库下载关于酸橙 喝 玻璃的免费图片。","language":"zh","title":"Pixabay上的免费图片 - 酸橙, 喝, 玻璃, 玻璃, 苏打水, 鸡尾酒, 果汁, 寒冷的","URL":"https://pixabay.com/zh/photos/lime-drink-glass-club-soda-907124/","accessed":{"date-parts":[["2021",10,22]]}}}]</w:instrText>
      </w:r>
      <w:r>
        <w:rPr>
          <w:color w:val="191B26"/>
        </w:rPr>
        <w:instrText xml:space="preserve">,"schema":"https://github.com/citation-style-language/schema/raw/master/csl-citation.json"} </w:instrText>
      </w:r>
      <w:r>
        <w:rPr>
          <w:color w:val="191B26"/>
        </w:rPr>
        <w:fldChar w:fldCharType="separate"/>
      </w:r>
      <w:r w:rsidRPr="00C92DED">
        <w:rPr>
          <w:rFonts w:ascii="SimSun" w:eastAsia="SimSun" w:cs="Times New Roman"/>
          <w:color w:val="000000"/>
          <w:lang w:val="en-US"/>
        </w:rPr>
        <w:t>(</w:t>
      </w:r>
      <w:r w:rsidRPr="00C92DED">
        <w:rPr>
          <w:rFonts w:ascii="SimSun" w:eastAsia="SimSun" w:cs="Times New Roman"/>
          <w:i/>
          <w:iCs/>
          <w:color w:val="000000"/>
          <w:lang w:val="en-US"/>
        </w:rPr>
        <w:t>Pixabay上的免费图片 - 酸橙, 喝, 玻璃, 玻璃, 苏打水, 鸡尾酒, 果汁, 寒冷的</w:t>
      </w:r>
      <w:r w:rsidRPr="00C92DED">
        <w:rPr>
          <w:rFonts w:ascii="SimSun" w:eastAsia="SimSun" w:cs="Times New Roman"/>
          <w:color w:val="000000"/>
          <w:lang w:val="en-US"/>
        </w:rPr>
        <w:t>, n.d.)</w:t>
      </w:r>
      <w:r>
        <w:rPr>
          <w:color w:val="191B26"/>
        </w:rPr>
        <w:fldChar w:fldCharType="end"/>
      </w:r>
    </w:p>
    <w:p w14:paraId="1CF1DB3A" w14:textId="1C132A5C" w:rsidR="00700958" w:rsidRDefault="008614AE">
      <w:pPr>
        <w:spacing w:before="240" w:after="240"/>
        <w:ind w:left="1440"/>
        <w:rPr>
          <w:color w:val="191B26"/>
          <w:highlight w:val="white"/>
        </w:rPr>
      </w:pPr>
      <w:r>
        <w:rPr>
          <w:color w:val="191B26"/>
        </w:rPr>
        <w:t>ID:</w:t>
      </w:r>
      <w:r>
        <w:rPr>
          <w:color w:val="191B26"/>
          <w:sz w:val="20"/>
          <w:szCs w:val="20"/>
        </w:rPr>
        <w:t>JJzSOS</w:t>
      </w:r>
    </w:p>
    <w:p w14:paraId="057410C6" w14:textId="77777777" w:rsidR="00700958" w:rsidRDefault="00700958">
      <w:pPr>
        <w:ind w:left="2160"/>
        <w:rPr>
          <w:color w:val="191B26"/>
          <w:highlight w:val="white"/>
        </w:rPr>
      </w:pPr>
    </w:p>
    <w:p w14:paraId="50B42118" w14:textId="77777777" w:rsidR="00700958" w:rsidRDefault="008614AE">
      <w:pPr>
        <w:ind w:left="1440"/>
        <w:rPr>
          <w:b/>
          <w:color w:val="191B26"/>
          <w:highlight w:val="white"/>
        </w:rPr>
      </w:pPr>
      <w:r>
        <w:rPr>
          <w:b/>
          <w:color w:val="191B26"/>
          <w:highlight w:val="white"/>
        </w:rPr>
        <w:t>5.Apple Juice</w:t>
      </w:r>
    </w:p>
    <w:p w14:paraId="29667328" w14:textId="77777777" w:rsidR="00700958" w:rsidRDefault="008614AE">
      <w:pPr>
        <w:ind w:left="1440"/>
        <w:rPr>
          <w:color w:val="191B26"/>
          <w:highlight w:val="white"/>
        </w:rPr>
      </w:pPr>
      <w:r>
        <w:rPr>
          <w:noProof/>
          <w:color w:val="191B26"/>
          <w:highlight w:val="white"/>
        </w:rPr>
        <w:drawing>
          <wp:inline distT="114300" distB="114300" distL="114300" distR="114300" wp14:anchorId="1FC4352F" wp14:editId="45390CF6">
            <wp:extent cx="2205038" cy="1468804"/>
            <wp:effectExtent l="0" t="0" r="0" b="0"/>
            <wp:docPr id="13"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81"/>
                    <a:srcRect/>
                    <a:stretch>
                      <a:fillRect/>
                    </a:stretch>
                  </pic:blipFill>
                  <pic:spPr>
                    <a:xfrm>
                      <a:off x="0" y="0"/>
                      <a:ext cx="2205038" cy="1468804"/>
                    </a:xfrm>
                    <a:prstGeom prst="rect">
                      <a:avLst/>
                    </a:prstGeom>
                    <a:ln/>
                  </pic:spPr>
                </pic:pic>
              </a:graphicData>
            </a:graphic>
          </wp:inline>
        </w:drawing>
      </w:r>
    </w:p>
    <w:p w14:paraId="5A5C8C6A" w14:textId="77777777" w:rsidR="00700958" w:rsidRPr="00D4235D" w:rsidRDefault="008614AE">
      <w:pPr>
        <w:ind w:left="1440"/>
        <w:rPr>
          <w:color w:val="191B26"/>
          <w:highlight w:val="white"/>
          <w:lang w:val="en-CA"/>
        </w:rPr>
      </w:pPr>
      <w:r w:rsidRPr="00D4235D">
        <w:rPr>
          <w:color w:val="191B26"/>
          <w:highlight w:val="white"/>
          <w:lang w:val="en-CA"/>
        </w:rPr>
        <w:t xml:space="preserve">Homemade apple juice, </w:t>
      </w:r>
      <w:r w:rsidRPr="00D4235D">
        <w:rPr>
          <w:color w:val="191B26"/>
          <w:highlight w:val="white"/>
          <w:lang w:val="en-CA"/>
        </w:rPr>
        <w:t>100% made with fresh apples.</w:t>
      </w:r>
    </w:p>
    <w:p w14:paraId="2B8391E8" w14:textId="77777777" w:rsidR="00700958" w:rsidRPr="00D4235D" w:rsidRDefault="00700958">
      <w:pPr>
        <w:ind w:left="1440"/>
        <w:rPr>
          <w:color w:val="191B26"/>
          <w:highlight w:val="white"/>
          <w:lang w:val="en-CA"/>
        </w:rPr>
      </w:pPr>
    </w:p>
    <w:p w14:paraId="71812B20" w14:textId="77777777" w:rsidR="00700958" w:rsidRPr="00D4235D" w:rsidRDefault="008614AE">
      <w:pPr>
        <w:ind w:left="1440"/>
        <w:rPr>
          <w:b/>
          <w:color w:val="191B26"/>
          <w:sz w:val="30"/>
          <w:szCs w:val="30"/>
          <w:highlight w:val="white"/>
          <w:lang w:val="en-CA"/>
        </w:rPr>
      </w:pPr>
      <w:r w:rsidRPr="00D4235D">
        <w:rPr>
          <w:color w:val="191B26"/>
          <w:highlight w:val="white"/>
          <w:lang w:val="en-CA"/>
        </w:rPr>
        <w:t xml:space="preserve">Image by </w:t>
      </w:r>
      <w:hyperlink r:id="rId82">
        <w:r w:rsidRPr="00D4235D">
          <w:rPr>
            <w:color w:val="191B26"/>
            <w:highlight w:val="white"/>
            <w:u w:val="single"/>
            <w:lang w:val="en-CA"/>
          </w:rPr>
          <w:t>Bernadette Wurzinger</w:t>
        </w:r>
      </w:hyperlink>
      <w:r w:rsidRPr="00D4235D">
        <w:rPr>
          <w:color w:val="191B26"/>
          <w:highlight w:val="white"/>
          <w:lang w:val="en-CA"/>
        </w:rPr>
        <w:t xml:space="preserve"> from </w:t>
      </w:r>
      <w:hyperlink r:id="rId83">
        <w:r w:rsidRPr="00D4235D">
          <w:rPr>
            <w:color w:val="191B26"/>
            <w:highlight w:val="white"/>
            <w:u w:val="single"/>
            <w:lang w:val="en-CA"/>
          </w:rPr>
          <w:t>Pixabay</w:t>
        </w:r>
      </w:hyperlink>
      <w:r w:rsidRPr="00D4235D">
        <w:rPr>
          <w:b/>
          <w:color w:val="191B26"/>
          <w:sz w:val="30"/>
          <w:szCs w:val="30"/>
          <w:highlight w:val="white"/>
          <w:lang w:val="en-CA"/>
        </w:rPr>
        <w:t xml:space="preserve"> </w:t>
      </w:r>
    </w:p>
    <w:p w14:paraId="03604D29" w14:textId="0214B370" w:rsidR="00700958" w:rsidRDefault="008614AE">
      <w:pPr>
        <w:ind w:left="1440"/>
        <w:rPr>
          <w:color w:val="1155CC"/>
          <w:highlight w:val="white"/>
          <w:u w:val="single"/>
        </w:rPr>
      </w:pPr>
      <w:r>
        <w:rPr>
          <w:color w:val="191B26"/>
          <w:highlight w:val="white"/>
        </w:rPr>
        <w:t>herf:</w:t>
      </w:r>
      <w:hyperlink r:id="rId84">
        <w:r>
          <w:rPr>
            <w:color w:val="1155CC"/>
            <w:highlight w:val="white"/>
            <w:u w:val="single"/>
          </w:rPr>
          <w:t>https://pixabay</w:t>
        </w:r>
        <w:r>
          <w:rPr>
            <w:color w:val="1155CC"/>
            <w:highlight w:val="white"/>
            <w:u w:val="single"/>
          </w:rPr>
          <w:t>.</w:t>
        </w:r>
        <w:r>
          <w:rPr>
            <w:color w:val="1155CC"/>
            <w:highlight w:val="white"/>
            <w:u w:val="single"/>
          </w:rPr>
          <w:t>com/photos/punch-apple-apples-apple-juice-1866178/</w:t>
        </w:r>
      </w:hyperlink>
    </w:p>
    <w:p w14:paraId="6F34893B" w14:textId="3DFF02AF" w:rsidR="00C92DED" w:rsidRDefault="00C92DED">
      <w:pPr>
        <w:ind w:left="1440"/>
        <w:rPr>
          <w:rFonts w:hint="eastAsia"/>
          <w:color w:val="191B26"/>
          <w:highlight w:val="white"/>
        </w:rPr>
      </w:pPr>
      <w:r>
        <w:rPr>
          <w:color w:val="191B26"/>
          <w:highlight w:val="white"/>
        </w:rPr>
        <w:fldChar w:fldCharType="begin"/>
      </w:r>
      <w:r>
        <w:rPr>
          <w:color w:val="191B26"/>
          <w:highlight w:val="white"/>
        </w:rPr>
        <w:instrText xml:space="preserve"> ADDIN ZOTERO_ITEM CSL_CITATION {"citationID":"cGbyNoSQ","properties":{"formattedCitation":"({\\i{}Pixabay\\uc0\\u19978{}\\uc0\\u30340{}\\uc0\\u20813{}\\uc0\\u36153{}\\uc0\\u22270{}\\uc0\\u29255{} - \\uc0\\u25171{}\\uc0\\u23380{}, \\uc0\\u33529{}\\uc0\\u26524{}, \\uc0\\u33529{}\\uc0\\u26524{}\\uc0\\u27713{}, \\uc0\\u26447{}\\uc0\\u20161{}, \\uc0\\u21917{}, \\uc0\\u28909{}\\uc0\\u30340{}, \\uc0\\u28909{}\\uc0\\u39278{}, \\uc0\\u22307{}\\uc0\\u35806{}\\uc0\\u33410{}, \\uc0\\u26469{}\\uc0\\u20020{}}, n.d.)",</w:instrText>
      </w:r>
      <w:r>
        <w:rPr>
          <w:rFonts w:hint="eastAsia"/>
          <w:color w:val="191B26"/>
          <w:highlight w:val="white"/>
        </w:rPr>
        <w:instrText>"plainCitation":"(Pixabay上的免费图片 - 打孔, 苹果, 苹果汁, 杏仁, 喝, 热的, 热饮, 圣诞节, 来临, n.d.)","noteIndex":0},"citationItems":[{"id":87,"uris":["http://zotero.org/users/local/Zev4HC4U/items/KHU8UWWN"],"uri":["http://zotero.org/users/local/Zev4HC4U/items/KHU8UWWN"],"itemData":{"id":87,"type":"webpage","abstract":"从Pixabay庞大的公共领域图片和视频库下载关于打孔 苹果 苹果汁的免费图片。","language":"zh","title":"Pixabay上的免费图片 - 打孔, 苹果, 苹果汁, 杏仁, 喝, 热的, 热饮, 圣诞节, 来临","URL":"https://pixabay.com/zh/photos/punch-apple-apples-apple-juice-1866178/","accessed":{"da</w:instrText>
      </w:r>
      <w:r>
        <w:rPr>
          <w:color w:val="191B26"/>
          <w:highlight w:val="white"/>
        </w:rPr>
        <w:instrText xml:space="preserve">te-parts":[["2021",10,22]]}}}],"schema":"https://github.com/citation-style-language/schema/raw/master/csl-citation.json"} </w:instrText>
      </w:r>
      <w:r>
        <w:rPr>
          <w:color w:val="191B26"/>
          <w:highlight w:val="white"/>
        </w:rPr>
        <w:fldChar w:fldCharType="separate"/>
      </w:r>
      <w:r w:rsidRPr="00C92DED">
        <w:rPr>
          <w:rFonts w:ascii="SimSun" w:eastAsia="SimSun" w:cs="Times New Roman"/>
          <w:color w:val="000000"/>
          <w:lang w:val="en-US"/>
        </w:rPr>
        <w:t>(</w:t>
      </w:r>
      <w:r w:rsidRPr="00C92DED">
        <w:rPr>
          <w:rFonts w:ascii="SimSun" w:eastAsia="SimSun" w:cs="Times New Roman"/>
          <w:i/>
          <w:iCs/>
          <w:color w:val="000000"/>
          <w:lang w:val="en-US"/>
        </w:rPr>
        <w:t>Pixabay上的免费图片 - 打孔, 苹果, 苹果汁, 杏仁, 喝, 热的, 热饮, 圣诞节, 来临</w:t>
      </w:r>
      <w:r w:rsidRPr="00C92DED">
        <w:rPr>
          <w:rFonts w:ascii="SimSun" w:eastAsia="SimSun" w:cs="Times New Roman"/>
          <w:color w:val="000000"/>
          <w:lang w:val="en-US"/>
        </w:rPr>
        <w:t>, n.d.)</w:t>
      </w:r>
      <w:r>
        <w:rPr>
          <w:color w:val="191B26"/>
          <w:highlight w:val="white"/>
        </w:rPr>
        <w:fldChar w:fldCharType="end"/>
      </w:r>
    </w:p>
    <w:p w14:paraId="207CCBFA" w14:textId="77777777" w:rsidR="00700958" w:rsidRDefault="008614AE">
      <w:pPr>
        <w:spacing w:before="240" w:after="240"/>
        <w:ind w:left="1440"/>
        <w:rPr>
          <w:color w:val="191B26"/>
          <w:highlight w:val="white"/>
        </w:rPr>
      </w:pPr>
      <w:r>
        <w:rPr>
          <w:color w:val="191B26"/>
        </w:rPr>
        <w:lastRenderedPageBreak/>
        <w:t>ID:</w:t>
      </w:r>
      <w:r>
        <w:rPr>
          <w:color w:val="191B26"/>
          <w:sz w:val="20"/>
          <w:szCs w:val="20"/>
        </w:rPr>
        <w:t>MgHhvB</w:t>
      </w:r>
    </w:p>
    <w:p w14:paraId="6EAA047E" w14:textId="77777777" w:rsidR="00700958" w:rsidRDefault="00700958">
      <w:pPr>
        <w:ind w:left="720"/>
        <w:rPr>
          <w:b/>
          <w:sz w:val="36"/>
          <w:szCs w:val="36"/>
        </w:rPr>
      </w:pPr>
    </w:p>
    <w:p w14:paraId="0B7B4B57" w14:textId="77777777" w:rsidR="00700958" w:rsidRDefault="008614AE">
      <w:pPr>
        <w:pStyle w:val="Heading1"/>
        <w:numPr>
          <w:ilvl w:val="0"/>
          <w:numId w:val="4"/>
        </w:numPr>
      </w:pPr>
      <w:bookmarkStart w:id="8" w:name="_onl5mi4p94zc" w:colFirst="0" w:colLast="0"/>
      <w:bookmarkEnd w:id="8"/>
      <w:r>
        <w:t>About Us (ID:4zeV41)</w:t>
      </w:r>
    </w:p>
    <w:p w14:paraId="1405FBEF" w14:textId="77777777" w:rsidR="00700958" w:rsidRPr="00D4235D" w:rsidRDefault="008614AE">
      <w:pPr>
        <w:spacing w:before="240" w:after="240"/>
        <w:ind w:firstLine="720"/>
        <w:jc w:val="center"/>
        <w:rPr>
          <w:lang w:val="en-CA"/>
        </w:rPr>
      </w:pPr>
      <w:r w:rsidRPr="00D4235D">
        <w:rPr>
          <w:lang w:val="en-CA"/>
        </w:rPr>
        <w:t>B</w:t>
      </w:r>
      <w:r w:rsidRPr="00D4235D">
        <w:rPr>
          <w:lang w:val="en-CA"/>
        </w:rPr>
        <w:t>ring the finest and freshest foods to our customers, is our first priority in Treasure Pot.</w:t>
      </w:r>
    </w:p>
    <w:p w14:paraId="449EC38F" w14:textId="77777777" w:rsidR="00700958" w:rsidRPr="00D4235D" w:rsidRDefault="008614AE">
      <w:pPr>
        <w:spacing w:before="240" w:after="240"/>
        <w:rPr>
          <w:lang w:val="en-CA"/>
        </w:rPr>
      </w:pPr>
      <w:r w:rsidRPr="00D4235D">
        <w:rPr>
          <w:lang w:val="en-CA"/>
        </w:rPr>
        <w:t xml:space="preserve"> </w:t>
      </w:r>
    </w:p>
    <w:p w14:paraId="19C12695" w14:textId="77777777" w:rsidR="00700958" w:rsidRPr="00D4235D" w:rsidRDefault="008614AE">
      <w:pPr>
        <w:spacing w:before="240" w:after="240"/>
        <w:ind w:left="720"/>
        <w:rPr>
          <w:lang w:val="en-CA"/>
        </w:rPr>
      </w:pPr>
      <w:r w:rsidRPr="00D4235D">
        <w:rPr>
          <w:lang w:val="en-CA"/>
        </w:rPr>
        <w:t>Feeling hungry and having difficulty of choosing a restaurant? Try Treasure Pot! Our menu provides more than 30 different kinds of food, fish, beef, lamb, chicken</w:t>
      </w:r>
      <w:r w:rsidRPr="00D4235D">
        <w:rPr>
          <w:lang w:val="en-CA"/>
        </w:rPr>
        <w:t>, shrimp, and a bunch of other home special cuisines, and they are all you can eat!</w:t>
      </w:r>
    </w:p>
    <w:p w14:paraId="21F1EF9B" w14:textId="77777777" w:rsidR="00700958" w:rsidRPr="00D4235D" w:rsidRDefault="008614AE">
      <w:pPr>
        <w:spacing w:before="240" w:after="240"/>
        <w:ind w:left="720"/>
        <w:rPr>
          <w:lang w:val="en-CA"/>
        </w:rPr>
      </w:pPr>
      <w:r w:rsidRPr="00D4235D">
        <w:rPr>
          <w:lang w:val="en-CA"/>
        </w:rPr>
        <w:t>Food quality is the least thing you need to worry about in Treasure Pot. In order to deliver the best taste to our customers, all of our foods are ordered from our exclusiv</w:t>
      </w:r>
      <w:r w:rsidRPr="00D4235D">
        <w:rPr>
          <w:lang w:val="en-CA"/>
        </w:rPr>
        <w:t>e factory. And to make sure of the freshness, every unused ingredient which lasts two days will be replaced by new ingredients.</w:t>
      </w:r>
    </w:p>
    <w:p w14:paraId="5981E01A" w14:textId="77777777" w:rsidR="00700958" w:rsidRDefault="008614AE">
      <w:pPr>
        <w:spacing w:before="240" w:after="240"/>
        <w:jc w:val="center"/>
      </w:pPr>
      <w:r w:rsidRPr="00D4235D">
        <w:rPr>
          <w:lang w:val="en-CA"/>
        </w:rPr>
        <w:t xml:space="preserve">What are you waiting for? </w:t>
      </w:r>
      <w:r>
        <w:t>Come and taste!</w:t>
      </w:r>
    </w:p>
    <w:p w14:paraId="667F3AA2" w14:textId="77777777" w:rsidR="00700958" w:rsidRDefault="00700958">
      <w:pPr>
        <w:ind w:left="720"/>
        <w:rPr>
          <w:sz w:val="30"/>
          <w:szCs w:val="30"/>
        </w:rPr>
      </w:pPr>
    </w:p>
    <w:p w14:paraId="39F935FD" w14:textId="77777777" w:rsidR="00700958" w:rsidRDefault="008614AE">
      <w:pPr>
        <w:ind w:left="720"/>
        <w:rPr>
          <w:sz w:val="30"/>
          <w:szCs w:val="30"/>
        </w:rPr>
      </w:pPr>
      <w:r>
        <w:rPr>
          <w:noProof/>
          <w:sz w:val="30"/>
          <w:szCs w:val="30"/>
        </w:rPr>
        <w:drawing>
          <wp:inline distT="114300" distB="114300" distL="114300" distR="114300" wp14:anchorId="38B31EBF" wp14:editId="4AAF5602">
            <wp:extent cx="3694895" cy="2461217"/>
            <wp:effectExtent l="0" t="0" r="0" b="0"/>
            <wp:docPr id="17"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85"/>
                    <a:srcRect/>
                    <a:stretch>
                      <a:fillRect/>
                    </a:stretch>
                  </pic:blipFill>
                  <pic:spPr>
                    <a:xfrm>
                      <a:off x="0" y="0"/>
                      <a:ext cx="3694895" cy="2461217"/>
                    </a:xfrm>
                    <a:prstGeom prst="rect">
                      <a:avLst/>
                    </a:prstGeom>
                    <a:ln/>
                  </pic:spPr>
                </pic:pic>
              </a:graphicData>
            </a:graphic>
          </wp:inline>
        </w:drawing>
      </w:r>
    </w:p>
    <w:p w14:paraId="2898FC49" w14:textId="77777777" w:rsidR="00700958" w:rsidRPr="00D4235D" w:rsidRDefault="008614AE">
      <w:pPr>
        <w:ind w:left="720"/>
        <w:rPr>
          <w:lang w:val="en-CA"/>
        </w:rPr>
      </w:pPr>
      <w:r w:rsidRPr="00D4235D">
        <w:rPr>
          <w:lang w:val="en-CA"/>
        </w:rPr>
        <w:t>Come and enjoy the food!</w:t>
      </w:r>
    </w:p>
    <w:p w14:paraId="10133A0A" w14:textId="77777777" w:rsidR="00700958" w:rsidRPr="00D4235D" w:rsidRDefault="00700958">
      <w:pPr>
        <w:ind w:left="720"/>
        <w:rPr>
          <w:sz w:val="30"/>
          <w:szCs w:val="30"/>
          <w:lang w:val="en-CA"/>
        </w:rPr>
      </w:pPr>
    </w:p>
    <w:p w14:paraId="4CA649FA" w14:textId="77777777" w:rsidR="00700958" w:rsidRPr="00D4235D" w:rsidRDefault="008614AE">
      <w:pPr>
        <w:ind w:left="720"/>
        <w:rPr>
          <w:lang w:val="en-CA"/>
        </w:rPr>
      </w:pPr>
      <w:r w:rsidRPr="00D4235D">
        <w:rPr>
          <w:lang w:val="en-CA"/>
        </w:rPr>
        <w:t xml:space="preserve">Image by </w:t>
      </w:r>
      <w:r w:rsidRPr="00D4235D">
        <w:rPr>
          <w:u w:val="single"/>
          <w:lang w:val="en-CA"/>
        </w:rPr>
        <w:t>Chupanh.vn Studio</w:t>
      </w:r>
      <w:r w:rsidRPr="00D4235D">
        <w:rPr>
          <w:lang w:val="en-CA"/>
        </w:rPr>
        <w:t xml:space="preserve"> from </w:t>
      </w:r>
      <w:r w:rsidRPr="00D4235D">
        <w:rPr>
          <w:u w:val="single"/>
          <w:lang w:val="en-CA"/>
        </w:rPr>
        <w:t xml:space="preserve">Pixabay </w:t>
      </w:r>
      <w:r w:rsidRPr="00D4235D">
        <w:rPr>
          <w:lang w:val="en-CA"/>
        </w:rPr>
        <w:t>(2021.Oct 22nd)</w:t>
      </w:r>
    </w:p>
    <w:p w14:paraId="2270EC71" w14:textId="77777777" w:rsidR="00700958" w:rsidRDefault="008614AE">
      <w:pPr>
        <w:ind w:left="720"/>
      </w:pPr>
      <w:r>
        <w:t>h</w:t>
      </w:r>
      <w:r>
        <w:t>ref:</w:t>
      </w:r>
      <w:hyperlink r:id="rId86">
        <w:r>
          <w:rPr>
            <w:color w:val="1155CC"/>
            <w:u w:val="single"/>
          </w:rPr>
          <w:t>https://pixabay.com/photos/beef-meat-beef-hotpot-food-cuisine-5916072/</w:t>
        </w:r>
      </w:hyperlink>
    </w:p>
    <w:p w14:paraId="64866144" w14:textId="4062F08A" w:rsidR="00B41BF1" w:rsidRDefault="00B41BF1">
      <w:pPr>
        <w:spacing w:before="240" w:after="240"/>
        <w:ind w:firstLine="720"/>
        <w:rPr>
          <w:color w:val="191B26"/>
        </w:rPr>
      </w:pPr>
      <w:r>
        <w:rPr>
          <w:color w:val="191B26"/>
        </w:rPr>
        <w:lastRenderedPageBreak/>
        <w:fldChar w:fldCharType="begin"/>
      </w:r>
      <w:r>
        <w:rPr>
          <w:color w:val="191B26"/>
        </w:rPr>
        <w:instrText xml:space="preserve"> ADDIN ZOTERO_ITEM CSL_CITATION {"citationID":"PsZotHz9","properties":{"formattedCitation":"({\\i{}Pixabay\\uc0\\u19978{}\\uc0\\u30340{}\\uc0\\u20813{}\\uc0\\u36153{}\\uc0\\u22270{}\\uc0\\u29255{} - \\uc0\\u29275{}\\uc0\\u32905{}, \\uc0\\u32905{}, \\uc0\\u29275{}\\uc0\\u32905{}\\uc0\\u30340{}\\uc0\\u28779{}\\uc0\\u38149{}, \\uc0\\u39135{}\\uc0\\u29289{}, \\uc0\\u32654{}\\uc0\\u39135{}, \\uc0\\u20934{}\\uc0\\u22791{}, \\uc0\\u28921{}\\uc0\\u39274{}, \\uc0\\u37197{}\\uc0\\u26009{}}, n.d.)","plainCitation":"</w:instrText>
      </w:r>
      <w:r>
        <w:rPr>
          <w:rFonts w:hint="eastAsia"/>
          <w:color w:val="191B26"/>
        </w:rPr>
        <w:instrText>(Pixabay上的免费图片 - 牛肉, 肉, 牛肉的火锅, 食物, 美食, 准备, 烹饪, 配料, n.d.)","noteIndex":0},"citationItems":[{"id":89,"uris":["http://zotero.org/users/local/Zev4HC4U/items/KNEMGH6X"],"uri":["http://zotero.org/users/local/Zev4HC4U/items/KNEMGH6X"],"itemData":{"id":89,"type":"webpage","abstract":"从Pixabay庞大的公共领域图片和视频库下载关于牛肉 肉 牛肉的火锅的免费图片。","language":"zh","title":"Pixabay上的免费图片 - 牛肉, 肉, 牛肉的火锅, 食物, 美食, 准备, 烹饪, 配料","URL":"https://pixabay.com/zh/photos/beef-meat-beef-hotpot-food-cuisine-5916072/","accessed":{"date-parts":[["2021"</w:instrText>
      </w:r>
      <w:r>
        <w:rPr>
          <w:color w:val="191B26"/>
        </w:rPr>
        <w:instrText xml:space="preserve">,10,22]]}}}],"schema":"https://github.com/citation-style-language/schema/raw/master/csl-citation.json"} </w:instrText>
      </w:r>
      <w:r>
        <w:rPr>
          <w:color w:val="191B26"/>
        </w:rPr>
        <w:fldChar w:fldCharType="separate"/>
      </w:r>
      <w:r w:rsidRPr="00B41BF1">
        <w:rPr>
          <w:rFonts w:ascii="SimSun" w:eastAsia="SimSun" w:cs="Times New Roman"/>
          <w:color w:val="000000"/>
          <w:lang w:val="en-US"/>
        </w:rPr>
        <w:t>(</w:t>
      </w:r>
      <w:r w:rsidRPr="00B41BF1">
        <w:rPr>
          <w:rFonts w:ascii="SimSun" w:eastAsia="SimSun" w:cs="Times New Roman"/>
          <w:i/>
          <w:iCs/>
          <w:color w:val="000000"/>
          <w:lang w:val="en-US"/>
        </w:rPr>
        <w:t>Pixabay上的免费图片 - 牛肉, 肉, 牛肉的火锅, 食物, 美食, 准备, 烹饪, 配料</w:t>
      </w:r>
      <w:r w:rsidRPr="00B41BF1">
        <w:rPr>
          <w:rFonts w:ascii="SimSun" w:eastAsia="SimSun" w:cs="Times New Roman"/>
          <w:color w:val="000000"/>
          <w:lang w:val="en-US"/>
        </w:rPr>
        <w:t>, n.d.)</w:t>
      </w:r>
      <w:r>
        <w:rPr>
          <w:color w:val="191B26"/>
        </w:rPr>
        <w:fldChar w:fldCharType="end"/>
      </w:r>
    </w:p>
    <w:p w14:paraId="612B5EC0" w14:textId="23C55624" w:rsidR="00700958" w:rsidRDefault="008614AE">
      <w:pPr>
        <w:spacing w:before="240" w:after="240"/>
        <w:ind w:firstLine="720"/>
      </w:pPr>
      <w:r>
        <w:rPr>
          <w:color w:val="191B26"/>
        </w:rPr>
        <w:t>ID:</w:t>
      </w:r>
      <w:r>
        <w:rPr>
          <w:color w:val="191B26"/>
          <w:sz w:val="20"/>
          <w:szCs w:val="20"/>
        </w:rPr>
        <w:t>FWIS3D</w:t>
      </w:r>
    </w:p>
    <w:p w14:paraId="57DED253" w14:textId="77777777" w:rsidR="00700958" w:rsidRDefault="00700958">
      <w:pPr>
        <w:ind w:left="720"/>
      </w:pPr>
    </w:p>
    <w:p w14:paraId="1A37AD8B" w14:textId="77777777" w:rsidR="00700958" w:rsidRDefault="00700958">
      <w:pPr>
        <w:ind w:left="720"/>
      </w:pPr>
    </w:p>
    <w:p w14:paraId="65097CD8" w14:textId="77777777" w:rsidR="00700958" w:rsidRDefault="008614AE">
      <w:pPr>
        <w:ind w:left="720"/>
      </w:pPr>
      <w:r>
        <w:rPr>
          <w:noProof/>
        </w:rPr>
        <w:drawing>
          <wp:inline distT="114300" distB="114300" distL="114300" distR="114300" wp14:anchorId="438375A6" wp14:editId="254542DD">
            <wp:extent cx="3450758" cy="2298595"/>
            <wp:effectExtent l="0" t="0" r="0" b="0"/>
            <wp:docPr id="1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87"/>
                    <a:srcRect/>
                    <a:stretch>
                      <a:fillRect/>
                    </a:stretch>
                  </pic:blipFill>
                  <pic:spPr>
                    <a:xfrm>
                      <a:off x="0" y="0"/>
                      <a:ext cx="3450758" cy="2298595"/>
                    </a:xfrm>
                    <a:prstGeom prst="rect">
                      <a:avLst/>
                    </a:prstGeom>
                    <a:ln/>
                  </pic:spPr>
                </pic:pic>
              </a:graphicData>
            </a:graphic>
          </wp:inline>
        </w:drawing>
      </w:r>
    </w:p>
    <w:p w14:paraId="38075205" w14:textId="77777777" w:rsidR="00700958" w:rsidRPr="00D4235D" w:rsidRDefault="008614AE">
      <w:pPr>
        <w:ind w:left="720"/>
        <w:rPr>
          <w:lang w:val="en-CA"/>
        </w:rPr>
      </w:pPr>
      <w:r w:rsidRPr="00D4235D">
        <w:rPr>
          <w:lang w:val="en-CA"/>
        </w:rPr>
        <w:t>The tables and chairs in our restaurant are as clean as new.</w:t>
      </w:r>
    </w:p>
    <w:p w14:paraId="0BE264B5" w14:textId="77777777" w:rsidR="00700958" w:rsidRPr="00D4235D" w:rsidRDefault="00700958">
      <w:pPr>
        <w:ind w:left="720"/>
        <w:rPr>
          <w:lang w:val="en-CA"/>
        </w:rPr>
      </w:pPr>
    </w:p>
    <w:p w14:paraId="073E33E5" w14:textId="77777777" w:rsidR="00700958" w:rsidRPr="00D4235D" w:rsidRDefault="008614AE">
      <w:pPr>
        <w:ind w:left="720"/>
        <w:rPr>
          <w:color w:val="191B26"/>
          <w:highlight w:val="white"/>
          <w:lang w:val="en-CA"/>
        </w:rPr>
      </w:pPr>
      <w:r w:rsidRPr="00D4235D">
        <w:rPr>
          <w:color w:val="191B26"/>
          <w:lang w:val="en-CA"/>
        </w:rPr>
        <w:t xml:space="preserve">Image by </w:t>
      </w:r>
      <w:hyperlink r:id="rId88">
        <w:r w:rsidRPr="00D4235D">
          <w:rPr>
            <w:color w:val="191B26"/>
            <w:u w:val="single"/>
            <w:lang w:val="en-CA"/>
          </w:rPr>
          <w:t>Karolina Grabowska</w:t>
        </w:r>
      </w:hyperlink>
      <w:r w:rsidRPr="00D4235D">
        <w:rPr>
          <w:color w:val="191B26"/>
          <w:lang w:val="en-CA"/>
        </w:rPr>
        <w:t xml:space="preserve"> from </w:t>
      </w:r>
      <w:hyperlink r:id="rId89">
        <w:r w:rsidRPr="00D4235D">
          <w:rPr>
            <w:color w:val="191B26"/>
            <w:u w:val="single"/>
            <w:lang w:val="en-CA"/>
          </w:rPr>
          <w:t>Pixabay</w:t>
        </w:r>
      </w:hyperlink>
      <w:r w:rsidRPr="00D4235D">
        <w:rPr>
          <w:color w:val="191B26"/>
          <w:highlight w:val="white"/>
          <w:lang w:val="en-CA"/>
        </w:rPr>
        <w:t xml:space="preserve"> </w:t>
      </w:r>
      <w:r w:rsidRPr="00D4235D">
        <w:rPr>
          <w:lang w:val="en-CA"/>
        </w:rPr>
        <w:t>(2021.Oct 22nd)</w:t>
      </w:r>
    </w:p>
    <w:p w14:paraId="78599E3F" w14:textId="77777777" w:rsidR="00700958" w:rsidRPr="00D4235D" w:rsidRDefault="008614AE">
      <w:pPr>
        <w:ind w:left="720"/>
        <w:rPr>
          <w:lang w:val="en-CA"/>
        </w:rPr>
      </w:pPr>
      <w:r w:rsidRPr="00D4235D">
        <w:rPr>
          <w:color w:val="191B26"/>
          <w:highlight w:val="white"/>
          <w:lang w:val="en-CA"/>
        </w:rPr>
        <w:t xml:space="preserve">href: </w:t>
      </w:r>
      <w:hyperlink r:id="rId90">
        <w:r w:rsidRPr="00D4235D">
          <w:rPr>
            <w:color w:val="1155CC"/>
            <w:highlight w:val="white"/>
            <w:u w:val="single"/>
            <w:lang w:val="en-CA"/>
          </w:rPr>
          <w:t>https://pixabay.c</w:t>
        </w:r>
        <w:r w:rsidRPr="00D4235D">
          <w:rPr>
            <w:color w:val="1155CC"/>
            <w:highlight w:val="white"/>
            <w:u w:val="single"/>
            <w:lang w:val="en-CA"/>
          </w:rPr>
          <w:t>o</w:t>
        </w:r>
        <w:r w:rsidRPr="00D4235D">
          <w:rPr>
            <w:color w:val="1155CC"/>
            <w:highlight w:val="white"/>
            <w:u w:val="single"/>
            <w:lang w:val="en-CA"/>
          </w:rPr>
          <w:t>m/photos</w:t>
        </w:r>
        <w:r w:rsidRPr="00D4235D">
          <w:rPr>
            <w:color w:val="1155CC"/>
            <w:highlight w:val="white"/>
            <w:u w:val="single"/>
            <w:lang w:val="en-CA"/>
          </w:rPr>
          <w:t>/table-chairs-chair-restaurant-791167/</w:t>
        </w:r>
      </w:hyperlink>
    </w:p>
    <w:p w14:paraId="185CE7BD" w14:textId="41DA1DDC" w:rsidR="00B41BF1" w:rsidRDefault="00B41BF1">
      <w:pPr>
        <w:spacing w:before="240" w:after="240"/>
        <w:ind w:firstLine="720"/>
        <w:rPr>
          <w:color w:val="191B26"/>
        </w:rPr>
      </w:pPr>
      <w:r>
        <w:rPr>
          <w:color w:val="191B26"/>
        </w:rPr>
        <w:fldChar w:fldCharType="begin"/>
      </w:r>
      <w:r>
        <w:rPr>
          <w:color w:val="191B26"/>
        </w:rPr>
        <w:instrText xml:space="preserve"> ADDIN ZOTERO_ITEM CSL_CITATION {"citationID":"kiToTtCq","properties":{"formattedCitation":"({\\i{}Pixabay\\uc0\\u19978{}\\uc0\\u30340{}\\uc0\\u20813{}\\uc0\\u36153{}\\uc0\\u22270{}\\uc0\\u29255{} - \\uc0\\u34920{}, \\uc0\\u26885{}\\uc0\\u23376{}, \\uc0\\u39184{}\\uc0\\u21381{}, \\uc0\\u20248{}\\uc0\\u36136{}\\uc0\\u30340{}, \\uc0\\u22797{}\\uc0\\u21476{}\\uc0\\u30340{}, \\uc0\\u20869{}\\uc0\\u37096{}\\uc0\\u30340{}, \\uc0\\u35774{}\\uc0\\u35745{}, \\uc0\\u33756{}\\uc0\\u21333{}}, n.d.)","plainCitation":"</w:instrText>
      </w:r>
      <w:r>
        <w:rPr>
          <w:rFonts w:hint="eastAsia"/>
          <w:color w:val="191B26"/>
        </w:rPr>
        <w:instrText>(Pixabay上的免费图片 - 表, 椅子, 餐厅, 优质的, 复古的, 内部的, 设计, 菜单, n.d.)","noteIndex":0},"citationItems":[{"id":91,"uris":["http://zotero.org/users/local/Zev4HC4U/items/853UWS2D"],"uri":["http://zotero.org/users/local/Zev4HC4U/items/853UWS2D"],"itemData":{"id":91,"type":"webpage","abstract":"从Pixabay庞大的公共领域图片和视频库下载关于表 椅子 餐厅的免费图片。","language":"zh","title":"Pixabay上的免费图片 - 表, 椅子, 餐厅, 优质的, 复古的, 内部的, 设计, 菜单","URL":"https://pixabay.com/zh/photos/table-chairs-chair-restaurant-791167/","accessed":{"date-parts":[["2021",10,22]]}</w:instrText>
      </w:r>
      <w:r>
        <w:rPr>
          <w:color w:val="191B26"/>
        </w:rPr>
        <w:instrText xml:space="preserve">}}],"schema":"https://github.com/citation-style-language/schema/raw/master/csl-citation.json"} </w:instrText>
      </w:r>
      <w:r>
        <w:rPr>
          <w:color w:val="191B26"/>
        </w:rPr>
        <w:fldChar w:fldCharType="separate"/>
      </w:r>
      <w:r w:rsidRPr="00B41BF1">
        <w:rPr>
          <w:rFonts w:ascii="SimSun" w:eastAsia="SimSun" w:cs="Times New Roman"/>
          <w:color w:val="000000"/>
          <w:lang w:val="en-US"/>
        </w:rPr>
        <w:t>(</w:t>
      </w:r>
      <w:r w:rsidRPr="00B41BF1">
        <w:rPr>
          <w:rFonts w:ascii="SimSun" w:eastAsia="SimSun" w:cs="Times New Roman"/>
          <w:i/>
          <w:iCs/>
          <w:color w:val="000000"/>
          <w:lang w:val="en-US"/>
        </w:rPr>
        <w:t>Pixabay上的免费图片 - 表, 椅子, 餐厅, 优质的, 复古的, 内部的, 设计, 菜单</w:t>
      </w:r>
      <w:r w:rsidRPr="00B41BF1">
        <w:rPr>
          <w:rFonts w:ascii="SimSun" w:eastAsia="SimSun" w:cs="Times New Roman"/>
          <w:color w:val="000000"/>
          <w:lang w:val="en-US"/>
        </w:rPr>
        <w:t>, n.d.)</w:t>
      </w:r>
      <w:r>
        <w:rPr>
          <w:color w:val="191B26"/>
        </w:rPr>
        <w:fldChar w:fldCharType="end"/>
      </w:r>
    </w:p>
    <w:p w14:paraId="2118D0B9" w14:textId="2EB2B1D4" w:rsidR="00700958" w:rsidRDefault="008614AE">
      <w:pPr>
        <w:spacing w:before="240" w:after="240"/>
        <w:ind w:firstLine="720"/>
      </w:pPr>
      <w:r>
        <w:rPr>
          <w:color w:val="191B26"/>
        </w:rPr>
        <w:t>ID:</w:t>
      </w:r>
      <w:r>
        <w:rPr>
          <w:color w:val="191B26"/>
          <w:sz w:val="20"/>
          <w:szCs w:val="20"/>
        </w:rPr>
        <w:t>ZnnS1I</w:t>
      </w:r>
    </w:p>
    <w:p w14:paraId="500C0A2B" w14:textId="77777777" w:rsidR="00700958" w:rsidRDefault="00700958">
      <w:pPr>
        <w:ind w:left="720"/>
      </w:pPr>
    </w:p>
    <w:p w14:paraId="78EEFFF7" w14:textId="77777777" w:rsidR="00700958" w:rsidRDefault="008614AE">
      <w:pPr>
        <w:pStyle w:val="Heading2"/>
        <w:numPr>
          <w:ilvl w:val="0"/>
          <w:numId w:val="5"/>
        </w:numPr>
      </w:pPr>
      <w:bookmarkStart w:id="9" w:name="_hza88igjljwg" w:colFirst="0" w:colLast="0"/>
      <w:bookmarkEnd w:id="9"/>
      <w:r>
        <w:t>Chef</w:t>
      </w:r>
    </w:p>
    <w:p w14:paraId="03DE9999" w14:textId="77777777" w:rsidR="00700958" w:rsidRDefault="00700958">
      <w:pPr>
        <w:ind w:left="720"/>
      </w:pPr>
    </w:p>
    <w:p w14:paraId="0DB74798" w14:textId="77777777" w:rsidR="00700958" w:rsidRPr="00D4235D" w:rsidRDefault="008614AE">
      <w:pPr>
        <w:ind w:left="720"/>
        <w:rPr>
          <w:lang w:val="en-CA"/>
        </w:rPr>
      </w:pPr>
      <w:r w:rsidRPr="00D4235D">
        <w:rPr>
          <w:lang w:val="en-CA"/>
        </w:rPr>
        <w:t>Our chef Fred graduated from Le Cordon Bleu Culinary School in Los Angeles. He has decades of cooking experience, especially has his unique insights into Chinese hot pot cuisine and Sichuan cuisine.</w:t>
      </w:r>
    </w:p>
    <w:p w14:paraId="4B4250DC" w14:textId="77777777" w:rsidR="00700958" w:rsidRDefault="008614AE">
      <w:pPr>
        <w:ind w:left="720"/>
      </w:pPr>
      <w:r>
        <w:rPr>
          <w:noProof/>
        </w:rPr>
        <w:lastRenderedPageBreak/>
        <w:drawing>
          <wp:inline distT="114300" distB="114300" distL="114300" distR="114300" wp14:anchorId="6D22DECA" wp14:editId="6DC9E8A9">
            <wp:extent cx="1947863" cy="1939847"/>
            <wp:effectExtent l="0" t="0" r="0" b="0"/>
            <wp:docPr id="38"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91"/>
                    <a:srcRect/>
                    <a:stretch>
                      <a:fillRect/>
                    </a:stretch>
                  </pic:blipFill>
                  <pic:spPr>
                    <a:xfrm>
                      <a:off x="0" y="0"/>
                      <a:ext cx="1947863" cy="1939847"/>
                    </a:xfrm>
                    <a:prstGeom prst="rect">
                      <a:avLst/>
                    </a:prstGeom>
                    <a:ln/>
                  </pic:spPr>
                </pic:pic>
              </a:graphicData>
            </a:graphic>
          </wp:inline>
        </w:drawing>
      </w:r>
    </w:p>
    <w:p w14:paraId="4A24DC11" w14:textId="77777777" w:rsidR="00700958" w:rsidRDefault="00700958">
      <w:pPr>
        <w:ind w:left="720"/>
      </w:pPr>
    </w:p>
    <w:p w14:paraId="031B5158" w14:textId="77777777" w:rsidR="00700958" w:rsidRPr="00D4235D" w:rsidRDefault="008614AE">
      <w:pPr>
        <w:ind w:left="720"/>
        <w:rPr>
          <w:lang w:val="en-CA"/>
        </w:rPr>
      </w:pPr>
      <w:r w:rsidRPr="00D4235D">
        <w:rPr>
          <w:lang w:val="en-CA"/>
        </w:rPr>
        <w:t xml:space="preserve">Img Source: </w:t>
      </w:r>
      <w:hyperlink r:id="rId92">
        <w:r w:rsidRPr="00D4235D">
          <w:rPr>
            <w:color w:val="1155CC"/>
            <w:u w:val="single"/>
            <w:lang w:val="en-CA"/>
          </w:rPr>
          <w:t>https://unsp</w:t>
        </w:r>
        <w:r w:rsidRPr="00D4235D">
          <w:rPr>
            <w:color w:val="1155CC"/>
            <w:u w:val="single"/>
            <w:lang w:val="en-CA"/>
          </w:rPr>
          <w:t>l</w:t>
        </w:r>
        <w:r w:rsidRPr="00D4235D">
          <w:rPr>
            <w:color w:val="1155CC"/>
            <w:u w:val="single"/>
            <w:lang w:val="en-CA"/>
          </w:rPr>
          <w:t>ash.com/photos/FMh5o5m5N9E</w:t>
        </w:r>
      </w:hyperlink>
    </w:p>
    <w:p w14:paraId="277031A6" w14:textId="6846C9A3" w:rsidR="00B41BF1" w:rsidRDefault="00B41BF1">
      <w:pPr>
        <w:spacing w:before="240" w:after="240"/>
        <w:ind w:firstLine="720"/>
        <w:rPr>
          <w:color w:val="191B26"/>
        </w:rPr>
      </w:pPr>
      <w:r>
        <w:rPr>
          <w:color w:val="191B26"/>
        </w:rPr>
        <w:fldChar w:fldCharType="begin"/>
      </w:r>
      <w:r>
        <w:rPr>
          <w:color w:val="191B26"/>
        </w:rPr>
        <w:instrText xml:space="preserve"> ADDIN ZOTERO_ITEM CSL_CITATION {"citationID":"vgJPbsNm","properties":{"formattedCitation":"(Unsplash, n.d.)","plainCitation":"(Unsplash, n.d.)","noteIndex":0},"citationItems":[{"id":93,"uris":["http://zotero.org/users/local/Zev4HC4U/items/GTM6ZWV4"],"uri":["http://zotero.org/users/local/Zev4HC4U/items/GTM6ZWV4"],"itemData":{"id":93,"type":"webpage","abstract":"Download this photo by Rc Cf on Unsplash","language":"en","title":"Photo by Rc Cf on Unsplash","URL":"https://unsplash.com/photos/FMh5o5m5N9E","author":[{"family":"Unsplash","given":""}],"accessed":{"date-parts":[["2021",10,22]]}}}],"schema":"https://github.com/citation-style-language/schema/raw/master/csl-citation.json"} </w:instrText>
      </w:r>
      <w:r>
        <w:rPr>
          <w:color w:val="191B26"/>
        </w:rPr>
        <w:fldChar w:fldCharType="separate"/>
      </w:r>
      <w:r>
        <w:rPr>
          <w:noProof/>
          <w:color w:val="191B26"/>
        </w:rPr>
        <w:t>(Unsplash, n.d.)</w:t>
      </w:r>
      <w:r>
        <w:rPr>
          <w:color w:val="191B26"/>
        </w:rPr>
        <w:fldChar w:fldCharType="end"/>
      </w:r>
    </w:p>
    <w:p w14:paraId="4A0C564A" w14:textId="67B8610E" w:rsidR="00700958" w:rsidRDefault="008614AE">
      <w:pPr>
        <w:spacing w:before="240" w:after="240"/>
        <w:ind w:firstLine="720"/>
      </w:pPr>
      <w:r>
        <w:rPr>
          <w:color w:val="191B26"/>
        </w:rPr>
        <w:t>ID:</w:t>
      </w:r>
      <w:r>
        <w:rPr>
          <w:color w:val="191B26"/>
          <w:sz w:val="20"/>
          <w:szCs w:val="20"/>
        </w:rPr>
        <w:t>QQJ2hW</w:t>
      </w:r>
    </w:p>
    <w:p w14:paraId="56572D00" w14:textId="77777777" w:rsidR="00700958" w:rsidRDefault="00700958">
      <w:pPr>
        <w:ind w:left="720"/>
        <w:rPr>
          <w:sz w:val="30"/>
          <w:szCs w:val="30"/>
        </w:rPr>
      </w:pPr>
    </w:p>
    <w:p w14:paraId="69663ADB" w14:textId="77777777" w:rsidR="00700958" w:rsidRDefault="00700958">
      <w:pPr>
        <w:ind w:left="720"/>
        <w:rPr>
          <w:sz w:val="30"/>
          <w:szCs w:val="30"/>
        </w:rPr>
      </w:pPr>
    </w:p>
    <w:p w14:paraId="11ECC5F1" w14:textId="77777777" w:rsidR="00700958" w:rsidRDefault="008614AE">
      <w:pPr>
        <w:pStyle w:val="Heading2"/>
        <w:numPr>
          <w:ilvl w:val="0"/>
          <w:numId w:val="3"/>
        </w:numPr>
      </w:pPr>
      <w:bookmarkStart w:id="10" w:name="_y77bvjt9jpn2" w:colFirst="0" w:colLast="0"/>
      <w:bookmarkEnd w:id="10"/>
      <w:r>
        <w:t>Restaurant Seating Map</w:t>
      </w:r>
    </w:p>
    <w:p w14:paraId="437274FC" w14:textId="77777777" w:rsidR="00700958" w:rsidRDefault="008614AE">
      <w:pPr>
        <w:ind w:left="720"/>
      </w:pPr>
      <w:r w:rsidRPr="00D4235D">
        <w:rPr>
          <w:lang w:val="en-CA"/>
        </w:rPr>
        <w:t>In our restaurant, we have set up three large tables for up to 6 people, seven medium tables for up to 4 peo</w:t>
      </w:r>
      <w:r w:rsidRPr="00D4235D">
        <w:rPr>
          <w:lang w:val="en-CA"/>
        </w:rPr>
        <w:t xml:space="preserve">ple, and seven small tables for up to 2 people. Due to the pandemic, we will limit the number of people in our restaurant. </w:t>
      </w:r>
      <w:r>
        <w:t>We are sorry for any inconvenience to you.</w:t>
      </w:r>
    </w:p>
    <w:p w14:paraId="18FEB780" w14:textId="77777777" w:rsidR="00700958" w:rsidRDefault="008614AE">
      <w:pPr>
        <w:ind w:left="720"/>
        <w:rPr>
          <w:sz w:val="30"/>
          <w:szCs w:val="30"/>
        </w:rPr>
      </w:pPr>
      <w:r>
        <w:rPr>
          <w:noProof/>
          <w:sz w:val="30"/>
          <w:szCs w:val="30"/>
        </w:rPr>
        <w:drawing>
          <wp:inline distT="114300" distB="114300" distL="114300" distR="114300" wp14:anchorId="75EF9034" wp14:editId="027C21FE">
            <wp:extent cx="5731200" cy="2832100"/>
            <wp:effectExtent l="0" t="0" r="0" b="0"/>
            <wp:docPr id="1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93"/>
                    <a:srcRect/>
                    <a:stretch>
                      <a:fillRect/>
                    </a:stretch>
                  </pic:blipFill>
                  <pic:spPr>
                    <a:xfrm>
                      <a:off x="0" y="0"/>
                      <a:ext cx="5731200" cy="2832100"/>
                    </a:xfrm>
                    <a:prstGeom prst="rect">
                      <a:avLst/>
                    </a:prstGeom>
                    <a:ln/>
                  </pic:spPr>
                </pic:pic>
              </a:graphicData>
            </a:graphic>
          </wp:inline>
        </w:drawing>
      </w:r>
    </w:p>
    <w:p w14:paraId="7ED255B4" w14:textId="77777777" w:rsidR="00700958" w:rsidRDefault="00700958">
      <w:pPr>
        <w:ind w:left="720"/>
        <w:rPr>
          <w:sz w:val="30"/>
          <w:szCs w:val="30"/>
        </w:rPr>
      </w:pPr>
    </w:p>
    <w:p w14:paraId="662EE109" w14:textId="7EB26F1E" w:rsidR="00700958" w:rsidRDefault="008614AE">
      <w:pPr>
        <w:ind w:left="720"/>
        <w:rPr>
          <w:color w:val="1155CC"/>
          <w:u w:val="single"/>
        </w:rPr>
      </w:pPr>
      <w:r w:rsidRPr="00D4235D">
        <w:rPr>
          <w:lang w:val="en-CA"/>
        </w:rPr>
        <w:t xml:space="preserve">Img Source: </w:t>
      </w:r>
      <w:hyperlink r:id="rId94">
        <w:r w:rsidRPr="00D4235D">
          <w:rPr>
            <w:color w:val="1155CC"/>
            <w:u w:val="single"/>
            <w:lang w:val="en-CA"/>
          </w:rPr>
          <w:t>https://fpg.roo</w:t>
        </w:r>
        <w:r w:rsidRPr="00D4235D">
          <w:rPr>
            <w:color w:val="1155CC"/>
            <w:u w:val="single"/>
            <w:lang w:val="en-CA"/>
          </w:rPr>
          <w:t>m</w:t>
        </w:r>
        <w:r w:rsidRPr="00D4235D">
          <w:rPr>
            <w:color w:val="1155CC"/>
            <w:u w:val="single"/>
            <w:lang w:val="en-CA"/>
          </w:rPr>
          <w:t>sketcher.com/image/topic/24/image/Restaurant-3D-Floor-Plan.jpg</w:t>
        </w:r>
      </w:hyperlink>
    </w:p>
    <w:p w14:paraId="1E5DCA3C" w14:textId="5208EA2E" w:rsidR="00B41BF1" w:rsidRPr="00D4235D" w:rsidRDefault="00B41BF1">
      <w:pPr>
        <w:ind w:left="720"/>
        <w:rPr>
          <w:rFonts w:hint="eastAsia"/>
          <w:lang w:val="en-CA"/>
        </w:rPr>
      </w:pPr>
      <w:r>
        <w:rPr>
          <w:lang w:val="en-CA"/>
        </w:rPr>
        <w:lastRenderedPageBreak/>
        <w:fldChar w:fldCharType="begin"/>
      </w:r>
      <w:r>
        <w:rPr>
          <w:lang w:val="en-CA"/>
        </w:rPr>
        <w:instrText xml:space="preserve"> ADDIN ZOTERO_ITEM CSL_CITATION {"citationID":"wznJ6FDy","properties":{"formattedCitation":"({\\i{}Restaurant-3D-Floor-Plan.Jpg (1600\\uc0\\u215{}791)}, n.d.)","plainCitation":"(Restaurant-3D-Floor-Plan.Jpg (1600×791), n.d.)","noteIndex":0},"citationItems":[{"id":95,"uris":["http://zotero.org/users/local/Zev4HC4U/items/FC6Y2VN9"],"uri":["http://zotero.org/users/local/Zev4HC4U/items/FC6Y2VN9"],"itemData":{"id":95,"type":"webpage","title":"Restaurant-3D-Floor-Plan.jpg (1600×791)","URL":"https://fpg.roomsketcher.com/image/topic/24/image/Restaurant-3D-Floor-Plan.jpg","accessed":{"date-parts":[["2021",10,22]]}}}],"schema":"https://github.com/citation-style-language/schema/raw/master/csl-citation.json"} </w:instrText>
      </w:r>
      <w:r>
        <w:rPr>
          <w:lang w:val="en-CA"/>
        </w:rPr>
        <w:fldChar w:fldCharType="separate"/>
      </w:r>
      <w:r w:rsidRPr="00B41BF1">
        <w:rPr>
          <w:rFonts w:ascii="SimSun" w:eastAsia="SimSun" w:cs="Times New Roman"/>
          <w:lang w:val="en-US"/>
        </w:rPr>
        <w:t>(</w:t>
      </w:r>
      <w:r w:rsidRPr="00B41BF1">
        <w:rPr>
          <w:rFonts w:ascii="SimSun" w:eastAsia="SimSun" w:cs="Times New Roman"/>
          <w:i/>
          <w:iCs/>
          <w:lang w:val="en-US"/>
        </w:rPr>
        <w:t>Restaurant-3D-Floor-Plan.Jpg (1600</w:t>
      </w:r>
      <w:r w:rsidRPr="00B41BF1">
        <w:rPr>
          <w:rFonts w:ascii="SimSun" w:eastAsia="SimSun" w:cs="Times New Roman"/>
          <w:i/>
          <w:iCs/>
          <w:lang w:val="en-US"/>
        </w:rPr>
        <w:t>×</w:t>
      </w:r>
      <w:r w:rsidRPr="00B41BF1">
        <w:rPr>
          <w:rFonts w:ascii="SimSun" w:eastAsia="SimSun" w:cs="Times New Roman"/>
          <w:i/>
          <w:iCs/>
          <w:lang w:val="en-US"/>
        </w:rPr>
        <w:t>791)</w:t>
      </w:r>
      <w:r w:rsidRPr="00B41BF1">
        <w:rPr>
          <w:rFonts w:ascii="SimSun" w:eastAsia="SimSun" w:cs="Times New Roman"/>
          <w:lang w:val="en-US"/>
        </w:rPr>
        <w:t>, n.d.)</w:t>
      </w:r>
      <w:r>
        <w:rPr>
          <w:lang w:val="en-CA"/>
        </w:rPr>
        <w:fldChar w:fldCharType="end"/>
      </w:r>
    </w:p>
    <w:p w14:paraId="2F7BFFD8" w14:textId="77777777" w:rsidR="00700958" w:rsidRDefault="008614AE">
      <w:pPr>
        <w:spacing w:before="240" w:after="240"/>
        <w:ind w:firstLine="720"/>
      </w:pPr>
      <w:r>
        <w:rPr>
          <w:color w:val="191B26"/>
        </w:rPr>
        <w:t>ID:</w:t>
      </w:r>
      <w:r>
        <w:rPr>
          <w:color w:val="191B26"/>
          <w:sz w:val="20"/>
          <w:szCs w:val="20"/>
        </w:rPr>
        <w:t>1l2SM9</w:t>
      </w:r>
    </w:p>
    <w:p w14:paraId="4312D8AF" w14:textId="77777777" w:rsidR="00700958" w:rsidRDefault="00700958">
      <w:pPr>
        <w:ind w:left="720"/>
        <w:rPr>
          <w:sz w:val="30"/>
          <w:szCs w:val="30"/>
        </w:rPr>
      </w:pPr>
    </w:p>
    <w:p w14:paraId="450F9BE6" w14:textId="77777777" w:rsidR="00700958" w:rsidRDefault="00700958">
      <w:pPr>
        <w:ind w:left="720"/>
        <w:rPr>
          <w:sz w:val="30"/>
          <w:szCs w:val="30"/>
        </w:rPr>
      </w:pPr>
    </w:p>
    <w:p w14:paraId="02DC96BB" w14:textId="77777777" w:rsidR="00700958" w:rsidRDefault="00700958">
      <w:pPr>
        <w:ind w:left="720"/>
        <w:rPr>
          <w:b/>
        </w:rPr>
      </w:pPr>
    </w:p>
    <w:p w14:paraId="638F450B" w14:textId="77777777" w:rsidR="00700958" w:rsidRDefault="00700958">
      <w:pPr>
        <w:ind w:left="720"/>
        <w:rPr>
          <w:b/>
          <w:sz w:val="36"/>
          <w:szCs w:val="36"/>
        </w:rPr>
      </w:pPr>
    </w:p>
    <w:p w14:paraId="0A58B149" w14:textId="77777777" w:rsidR="00700958" w:rsidRDefault="008614AE">
      <w:pPr>
        <w:pStyle w:val="Heading1"/>
        <w:numPr>
          <w:ilvl w:val="0"/>
          <w:numId w:val="4"/>
        </w:numPr>
      </w:pPr>
      <w:bookmarkStart w:id="11" w:name="_xkpvm2ha977t" w:colFirst="0" w:colLast="0"/>
      <w:bookmarkEnd w:id="11"/>
      <w:r>
        <w:t>Contact Us</w:t>
      </w:r>
    </w:p>
    <w:p w14:paraId="0795F26C" w14:textId="77777777" w:rsidR="00700958" w:rsidRDefault="008614AE">
      <w:pPr>
        <w:ind w:left="720"/>
        <w:rPr>
          <w:color w:val="191B26"/>
        </w:rPr>
      </w:pPr>
      <w:r>
        <w:rPr>
          <w:sz w:val="30"/>
          <w:szCs w:val="30"/>
        </w:rPr>
        <w:tab/>
      </w:r>
      <w:r>
        <w:rPr>
          <w:color w:val="191B26"/>
        </w:rPr>
        <w:t>Phone: +1(902) 888 8888 (ID:</w:t>
      </w:r>
      <w:r>
        <w:rPr>
          <w:color w:val="191B26"/>
          <w:sz w:val="20"/>
          <w:szCs w:val="20"/>
        </w:rPr>
        <w:t>IIWT0l)</w:t>
      </w:r>
    </w:p>
    <w:p w14:paraId="1E81D5DB" w14:textId="77777777" w:rsidR="00700958" w:rsidRPr="00D4235D" w:rsidRDefault="008614AE">
      <w:pPr>
        <w:ind w:left="720"/>
        <w:rPr>
          <w:color w:val="191B26"/>
          <w:lang w:val="en-CA"/>
        </w:rPr>
      </w:pPr>
      <w:r w:rsidRPr="00D4235D">
        <w:rPr>
          <w:color w:val="191B26"/>
          <w:lang w:val="en-CA"/>
        </w:rPr>
        <w:tab/>
        <w:t xml:space="preserve">Email: </w:t>
      </w:r>
      <w:hyperlink r:id="rId95">
        <w:r w:rsidRPr="00D4235D">
          <w:rPr>
            <w:color w:val="1155CC"/>
            <w:u w:val="single"/>
            <w:lang w:val="en-CA"/>
          </w:rPr>
          <w:t>treasurepot@gmail.com</w:t>
        </w:r>
      </w:hyperlink>
      <w:r w:rsidRPr="00D4235D">
        <w:rPr>
          <w:color w:val="191B26"/>
          <w:lang w:val="en-CA"/>
        </w:rPr>
        <w:t xml:space="preserve"> (ID:</w:t>
      </w:r>
      <w:r w:rsidRPr="00D4235D">
        <w:rPr>
          <w:color w:val="191B26"/>
          <w:sz w:val="20"/>
          <w:szCs w:val="20"/>
          <w:lang w:val="en-CA"/>
        </w:rPr>
        <w:t>S64f8A</w:t>
      </w:r>
      <w:r w:rsidRPr="00D4235D">
        <w:rPr>
          <w:color w:val="191B26"/>
          <w:lang w:val="en-CA"/>
        </w:rPr>
        <w:t>)</w:t>
      </w:r>
    </w:p>
    <w:p w14:paraId="75F5E402" w14:textId="77777777" w:rsidR="00700958" w:rsidRPr="00D4235D" w:rsidRDefault="008614AE">
      <w:pPr>
        <w:ind w:left="720"/>
        <w:rPr>
          <w:color w:val="191B26"/>
          <w:lang w:val="en-CA"/>
        </w:rPr>
      </w:pPr>
      <w:r w:rsidRPr="00D4235D">
        <w:rPr>
          <w:color w:val="191B26"/>
          <w:lang w:val="en-CA"/>
        </w:rPr>
        <w:tab/>
        <w:t>Address: 1234 Granville St, Halifax, NS, B3K 1N7 (ID:</w:t>
      </w:r>
      <w:r w:rsidRPr="00D4235D">
        <w:rPr>
          <w:color w:val="191B26"/>
          <w:sz w:val="20"/>
          <w:szCs w:val="20"/>
          <w:lang w:val="en-CA"/>
        </w:rPr>
        <w:t>GusDFU</w:t>
      </w:r>
      <w:r w:rsidRPr="00D4235D">
        <w:rPr>
          <w:color w:val="191B26"/>
          <w:lang w:val="en-CA"/>
        </w:rPr>
        <w:t>)</w:t>
      </w:r>
    </w:p>
    <w:p w14:paraId="75391C6E" w14:textId="77777777" w:rsidR="00700958" w:rsidRDefault="008614AE">
      <w:pPr>
        <w:ind w:left="720" w:firstLine="720"/>
        <w:rPr>
          <w:sz w:val="30"/>
          <w:szCs w:val="30"/>
        </w:rPr>
      </w:pPr>
      <w:r>
        <w:rPr>
          <w:noProof/>
          <w:sz w:val="30"/>
          <w:szCs w:val="30"/>
        </w:rPr>
        <w:drawing>
          <wp:inline distT="114300" distB="114300" distL="114300" distR="114300" wp14:anchorId="6F30AD91" wp14:editId="397F7888">
            <wp:extent cx="3490913" cy="2319465"/>
            <wp:effectExtent l="0" t="0" r="0" b="0"/>
            <wp:docPr id="1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96"/>
                    <a:srcRect/>
                    <a:stretch>
                      <a:fillRect/>
                    </a:stretch>
                  </pic:blipFill>
                  <pic:spPr>
                    <a:xfrm>
                      <a:off x="0" y="0"/>
                      <a:ext cx="3490913" cy="2319465"/>
                    </a:xfrm>
                    <a:prstGeom prst="rect">
                      <a:avLst/>
                    </a:prstGeom>
                    <a:ln/>
                  </pic:spPr>
                </pic:pic>
              </a:graphicData>
            </a:graphic>
          </wp:inline>
        </w:drawing>
      </w:r>
    </w:p>
    <w:p w14:paraId="2B04A3F8" w14:textId="77777777" w:rsidR="00700958" w:rsidRPr="00D4235D" w:rsidRDefault="008614AE">
      <w:pPr>
        <w:ind w:left="720" w:firstLine="720"/>
        <w:rPr>
          <w:lang w:val="en-CA"/>
        </w:rPr>
      </w:pPr>
      <w:r w:rsidRPr="00D4235D">
        <w:rPr>
          <w:lang w:val="en-CA"/>
        </w:rPr>
        <w:t>Wonderful views outside our restaurant.</w:t>
      </w:r>
    </w:p>
    <w:p w14:paraId="6C132C3F" w14:textId="77777777" w:rsidR="00700958" w:rsidRPr="00D4235D" w:rsidRDefault="00700958">
      <w:pPr>
        <w:ind w:left="720" w:firstLine="720"/>
        <w:rPr>
          <w:sz w:val="30"/>
          <w:szCs w:val="30"/>
          <w:lang w:val="en-CA"/>
        </w:rPr>
      </w:pPr>
    </w:p>
    <w:p w14:paraId="36954DD8" w14:textId="77777777" w:rsidR="00700958" w:rsidRPr="00D4235D" w:rsidRDefault="008614AE">
      <w:pPr>
        <w:ind w:left="1440"/>
        <w:rPr>
          <w:color w:val="191B26"/>
          <w:highlight w:val="white"/>
          <w:lang w:val="en-CA"/>
        </w:rPr>
      </w:pPr>
      <w:r w:rsidRPr="00D4235D">
        <w:rPr>
          <w:color w:val="191B26"/>
          <w:lang w:val="en-CA"/>
        </w:rPr>
        <w:t xml:space="preserve">Image by </w:t>
      </w:r>
      <w:r w:rsidRPr="00D4235D">
        <w:rPr>
          <w:color w:val="191B26"/>
          <w:u w:val="single"/>
          <w:lang w:val="en-CA"/>
        </w:rPr>
        <w:t>Paul_Henri</w:t>
      </w:r>
      <w:r w:rsidRPr="00D4235D">
        <w:rPr>
          <w:color w:val="191B26"/>
          <w:lang w:val="en-CA"/>
        </w:rPr>
        <w:t xml:space="preserve"> from </w:t>
      </w:r>
      <w:hyperlink r:id="rId97">
        <w:r w:rsidRPr="00D4235D">
          <w:rPr>
            <w:color w:val="191B26"/>
            <w:u w:val="single"/>
            <w:lang w:val="en-CA"/>
          </w:rPr>
          <w:t>Pixabay</w:t>
        </w:r>
      </w:hyperlink>
      <w:r w:rsidRPr="00D4235D">
        <w:rPr>
          <w:color w:val="191B26"/>
          <w:highlight w:val="white"/>
          <w:lang w:val="en-CA"/>
        </w:rPr>
        <w:t xml:space="preserve"> </w:t>
      </w:r>
      <w:r w:rsidRPr="00D4235D">
        <w:rPr>
          <w:lang w:val="en-CA"/>
        </w:rPr>
        <w:t>(2021.Oct 22nd)</w:t>
      </w:r>
    </w:p>
    <w:p w14:paraId="18D8331C" w14:textId="77777777" w:rsidR="00700958" w:rsidRPr="00D4235D" w:rsidRDefault="008614AE">
      <w:pPr>
        <w:ind w:left="1440"/>
        <w:rPr>
          <w:color w:val="191B26"/>
          <w:highlight w:val="white"/>
          <w:lang w:val="en-CA"/>
        </w:rPr>
      </w:pPr>
      <w:r w:rsidRPr="00D4235D">
        <w:rPr>
          <w:color w:val="191B26"/>
          <w:highlight w:val="white"/>
          <w:lang w:val="en-CA"/>
        </w:rPr>
        <w:t xml:space="preserve">herf: </w:t>
      </w:r>
      <w:hyperlink r:id="rId98">
        <w:r w:rsidRPr="00D4235D">
          <w:rPr>
            <w:color w:val="1155CC"/>
            <w:highlight w:val="white"/>
            <w:u w:val="single"/>
            <w:lang w:val="en-CA"/>
          </w:rPr>
          <w:t>https://pixabay.c</w:t>
        </w:r>
        <w:r w:rsidRPr="00D4235D">
          <w:rPr>
            <w:color w:val="1155CC"/>
            <w:highlight w:val="white"/>
            <w:u w:val="single"/>
            <w:lang w:val="en-CA"/>
          </w:rPr>
          <w:t>om/</w:t>
        </w:r>
        <w:r w:rsidRPr="00D4235D">
          <w:rPr>
            <w:color w:val="1155CC"/>
            <w:highlight w:val="white"/>
            <w:u w:val="single"/>
            <w:lang w:val="en-CA"/>
          </w:rPr>
          <w:t>p</w:t>
        </w:r>
        <w:r w:rsidRPr="00D4235D">
          <w:rPr>
            <w:color w:val="1155CC"/>
            <w:highlight w:val="white"/>
            <w:u w:val="single"/>
            <w:lang w:val="en-CA"/>
          </w:rPr>
          <w:t>hotos/resort-beach-seaside-resort-4471852/</w:t>
        </w:r>
      </w:hyperlink>
    </w:p>
    <w:p w14:paraId="72A59A01" w14:textId="4FF67FDE" w:rsidR="00B41BF1" w:rsidRDefault="00B41BF1">
      <w:pPr>
        <w:spacing w:before="240" w:after="240"/>
        <w:ind w:left="1440"/>
        <w:rPr>
          <w:color w:val="191B26"/>
        </w:rPr>
      </w:pPr>
      <w:r>
        <w:rPr>
          <w:color w:val="191B26"/>
        </w:rPr>
        <w:fldChar w:fldCharType="begin"/>
      </w:r>
      <w:r>
        <w:rPr>
          <w:color w:val="191B26"/>
        </w:rPr>
        <w:instrText xml:space="preserve"> ADDIN ZOTERO_ITEM CSL_CITATION {"citationID":"4E5SeMal","properties":{"formattedCitation":"({\\i{}Pixabay\\uc0\\u19978{}\\uc0\\u30340{}\\uc0\\u20813{}\\uc0\\u36153{}\\uc0\\u22270{}\\uc0\\u29255{} - \\uc0\\u37319{}\\uc0\\u21462{}, \\uc0\\u28023{}\\uc0\\u28393{}, \\uc0\\u28023{}\\uc0\\u28392{}\\uc0\\u24230{}\\uc0\\u20551{}\\uc0\\u32988{}\\uc0\\u22320{}, \\uc0\\u39184{}\\uc0\\u21381{}, \\uc0\\u28023{}\\uc0\\u26725{}, \\uc0\\u20986{}\\uc0\\u21334{}, \\uc0\\u27874{}\\uc0\\u32599{}\\uc0\\u30340{}\\uc0\\u28023{</w:instrText>
      </w:r>
      <w:r>
        <w:rPr>
          <w:rFonts w:hint="eastAsia"/>
          <w:color w:val="191B26"/>
        </w:rPr>
        <w:instrText>}}, n.d.)","plainCitation":"(Pixabay上的免费图片 - 采取, 海滩, 海滨度假胜地, 餐厅, 海桥, 出卖, 波罗的海, n.d.)","noteIndex":0},"citationItems":[{"id":97,"uris":["http://zotero.org/users/local/Zev4HC4U/items/WE9TUTGW"],"uri":["http://zotero.org/users/local/Zev4HC4U/items/WE9TUTGW"],"itemData":{"id":97,"type":"webpage","abstract":"从Pixabay庞大的公共领域图片和视频库下载关于采取 海滩 海滨度假胜地的免费图片。","language":"zh","title":"Pixabay上的免费图片 - 采取, 海滩, 海滨度假胜地, 餐厅, 海桥, 出卖, 波罗的海","URL":"https://pixabay.com/zh/photos/resort-beach-seaside-resort-4471852/","accessed"</w:instrText>
      </w:r>
      <w:r>
        <w:rPr>
          <w:color w:val="191B26"/>
        </w:rPr>
        <w:instrText xml:space="preserve">:{"date-parts":[["2021",10,22]]}}}],"schema":"https://github.com/citation-style-language/schema/raw/master/csl-citation.json"} </w:instrText>
      </w:r>
      <w:r>
        <w:rPr>
          <w:color w:val="191B26"/>
        </w:rPr>
        <w:fldChar w:fldCharType="separate"/>
      </w:r>
      <w:r w:rsidRPr="00B41BF1">
        <w:rPr>
          <w:rFonts w:ascii="SimSun" w:eastAsia="SimSun" w:cs="Times New Roman"/>
          <w:color w:val="000000"/>
          <w:lang w:val="en-US"/>
        </w:rPr>
        <w:t>(</w:t>
      </w:r>
      <w:r w:rsidRPr="00B41BF1">
        <w:rPr>
          <w:rFonts w:ascii="SimSun" w:eastAsia="SimSun" w:cs="Times New Roman"/>
          <w:i/>
          <w:iCs/>
          <w:color w:val="000000"/>
          <w:lang w:val="en-US"/>
        </w:rPr>
        <w:t>Pixabay上的免费图片 - 采取, 海滩, 海滨度假胜地, 餐厅, 海桥, 出卖, 波罗的海</w:t>
      </w:r>
      <w:r w:rsidRPr="00B41BF1">
        <w:rPr>
          <w:rFonts w:ascii="SimSun" w:eastAsia="SimSun" w:cs="Times New Roman"/>
          <w:color w:val="000000"/>
          <w:lang w:val="en-US"/>
        </w:rPr>
        <w:t>, n.d.)</w:t>
      </w:r>
      <w:r>
        <w:rPr>
          <w:color w:val="191B26"/>
        </w:rPr>
        <w:fldChar w:fldCharType="end"/>
      </w:r>
    </w:p>
    <w:p w14:paraId="392D7245" w14:textId="3B0CBC6E" w:rsidR="00700958" w:rsidRDefault="008614AE">
      <w:pPr>
        <w:spacing w:before="240" w:after="240"/>
        <w:ind w:left="1440"/>
        <w:rPr>
          <w:color w:val="191B26"/>
          <w:highlight w:val="white"/>
        </w:rPr>
      </w:pPr>
      <w:r>
        <w:rPr>
          <w:color w:val="191B26"/>
        </w:rPr>
        <w:t>ID:</w:t>
      </w:r>
      <w:r>
        <w:rPr>
          <w:color w:val="191B26"/>
          <w:sz w:val="20"/>
          <w:szCs w:val="20"/>
        </w:rPr>
        <w:t>Vs1t9E</w:t>
      </w:r>
    </w:p>
    <w:p w14:paraId="1F858448" w14:textId="77777777" w:rsidR="00700958" w:rsidRDefault="00700958">
      <w:pPr>
        <w:ind w:left="720"/>
        <w:rPr>
          <w:color w:val="191B26"/>
          <w:sz w:val="30"/>
          <w:szCs w:val="30"/>
          <w:highlight w:val="white"/>
        </w:rPr>
      </w:pPr>
    </w:p>
    <w:p w14:paraId="60306F02" w14:textId="77777777" w:rsidR="00700958" w:rsidRDefault="00700958">
      <w:pPr>
        <w:ind w:left="720"/>
        <w:rPr>
          <w:sz w:val="30"/>
          <w:szCs w:val="30"/>
        </w:rPr>
      </w:pPr>
    </w:p>
    <w:p w14:paraId="3D1F8A0D" w14:textId="77777777" w:rsidR="00700958" w:rsidRDefault="00700958">
      <w:pPr>
        <w:rPr>
          <w:sz w:val="30"/>
          <w:szCs w:val="30"/>
        </w:rPr>
      </w:pPr>
    </w:p>
    <w:p w14:paraId="7DFFE4E4" w14:textId="77777777" w:rsidR="00700958" w:rsidRDefault="008614AE">
      <w:pPr>
        <w:pStyle w:val="Heading1"/>
        <w:numPr>
          <w:ilvl w:val="0"/>
          <w:numId w:val="2"/>
        </w:numPr>
      </w:pPr>
      <w:bookmarkStart w:id="12" w:name="_6zjp4zs44gix" w:colFirst="0" w:colLast="0"/>
      <w:bookmarkEnd w:id="12"/>
      <w:r>
        <w:lastRenderedPageBreak/>
        <w:t>Menu(combo)</w:t>
      </w:r>
    </w:p>
    <w:p w14:paraId="5CFD0CAA" w14:textId="77777777" w:rsidR="00700958" w:rsidRPr="00D4235D" w:rsidRDefault="008614AE">
      <w:pPr>
        <w:spacing w:before="240" w:after="240"/>
        <w:ind w:left="720"/>
        <w:rPr>
          <w:lang w:val="en-CA"/>
        </w:rPr>
      </w:pPr>
      <w:r w:rsidRPr="00D4235D">
        <w:rPr>
          <w:lang w:val="en-CA"/>
        </w:rPr>
        <w:t>Combo for 1 person (lunch) - Wu (ID:</w:t>
      </w:r>
      <w:r w:rsidRPr="00D4235D">
        <w:rPr>
          <w:sz w:val="20"/>
          <w:szCs w:val="20"/>
          <w:lang w:val="en-CA"/>
        </w:rPr>
        <w:t>MgoO5w</w:t>
      </w:r>
      <w:r w:rsidRPr="00D4235D">
        <w:rPr>
          <w:lang w:val="en-CA"/>
        </w:rPr>
        <w:t>)</w:t>
      </w:r>
    </w:p>
    <w:p w14:paraId="72DBD01D" w14:textId="77777777" w:rsidR="00700958" w:rsidRPr="00D4235D" w:rsidRDefault="008614AE">
      <w:pPr>
        <w:spacing w:before="240" w:after="240"/>
        <w:ind w:left="720"/>
        <w:rPr>
          <w:lang w:val="en-CA"/>
        </w:rPr>
      </w:pPr>
      <w:r w:rsidRPr="00D4235D">
        <w:rPr>
          <w:lang w:val="en-CA"/>
        </w:rPr>
        <w:t>Combo introduction: The combo is to provide the fastest dining experience for one person. Customers can use the shortest time to enjoy the fun of hot pot and wealthy dishes.</w:t>
      </w:r>
    </w:p>
    <w:p w14:paraId="75CBDA20" w14:textId="77777777" w:rsidR="00700958" w:rsidRPr="00D4235D" w:rsidRDefault="008614AE">
      <w:pPr>
        <w:spacing w:before="240" w:after="240"/>
        <w:ind w:left="720"/>
        <w:rPr>
          <w:lang w:val="en-CA"/>
        </w:rPr>
      </w:pPr>
      <w:r w:rsidRPr="00D4235D">
        <w:rPr>
          <w:lang w:val="en-CA"/>
        </w:rPr>
        <w:t>Included dishes: A soup base (choose your own taste), a source (choose your own ta</w:t>
      </w:r>
      <w:r w:rsidRPr="00D4235D">
        <w:rPr>
          <w:lang w:val="en-CA"/>
        </w:rPr>
        <w:t>ste), a lamb roll, a beef roll, a crispy sausage, a crab stick, a shrimp, a fish, a bean curd, a spinach, a mix-mushroom, a rice, a drink (choose your own taste).</w:t>
      </w:r>
    </w:p>
    <w:p w14:paraId="287BE58D" w14:textId="77777777" w:rsidR="00700958" w:rsidRPr="00D4235D" w:rsidRDefault="008614AE">
      <w:pPr>
        <w:spacing w:before="240" w:after="240"/>
        <w:ind w:left="720"/>
        <w:rPr>
          <w:lang w:val="en-CA"/>
        </w:rPr>
      </w:pPr>
      <w:r w:rsidRPr="00D4235D">
        <w:rPr>
          <w:lang w:val="en-CA"/>
        </w:rPr>
        <w:t>Price: $25.99</w:t>
      </w:r>
    </w:p>
    <w:p w14:paraId="342229AA" w14:textId="77777777" w:rsidR="00700958" w:rsidRPr="00D4235D" w:rsidRDefault="00700958">
      <w:pPr>
        <w:spacing w:before="240" w:after="240"/>
        <w:ind w:left="720"/>
        <w:rPr>
          <w:lang w:val="en-CA"/>
        </w:rPr>
      </w:pPr>
    </w:p>
    <w:p w14:paraId="1DA537A0" w14:textId="77777777" w:rsidR="00700958" w:rsidRPr="00D4235D" w:rsidRDefault="008614AE">
      <w:pPr>
        <w:spacing w:before="240" w:after="240"/>
        <w:ind w:left="720"/>
        <w:rPr>
          <w:lang w:val="en-CA"/>
        </w:rPr>
      </w:pPr>
      <w:r w:rsidRPr="00D4235D">
        <w:rPr>
          <w:lang w:val="en-CA"/>
        </w:rPr>
        <w:t>Combo for 2 or 3 people (lunch) - Yao (ID:</w:t>
      </w:r>
      <w:r w:rsidRPr="00D4235D">
        <w:rPr>
          <w:sz w:val="20"/>
          <w:szCs w:val="20"/>
          <w:lang w:val="en-CA"/>
        </w:rPr>
        <w:t>WT4n-i</w:t>
      </w:r>
      <w:r w:rsidRPr="00D4235D">
        <w:rPr>
          <w:lang w:val="en-CA"/>
        </w:rPr>
        <w:t>)</w:t>
      </w:r>
    </w:p>
    <w:p w14:paraId="6653B8EF" w14:textId="77777777" w:rsidR="00700958" w:rsidRPr="00D4235D" w:rsidRDefault="008614AE">
      <w:pPr>
        <w:spacing w:before="240" w:after="240"/>
        <w:ind w:left="720"/>
        <w:rPr>
          <w:lang w:val="en-CA"/>
        </w:rPr>
      </w:pPr>
      <w:r w:rsidRPr="00D4235D">
        <w:rPr>
          <w:lang w:val="en-CA"/>
        </w:rPr>
        <w:t>Meat lover? No worries! In t</w:t>
      </w:r>
      <w:r w:rsidRPr="00D4235D">
        <w:rPr>
          <w:lang w:val="en-CA"/>
        </w:rPr>
        <w:t>his lunch combo, we provide all meat deals! From ocean to land, everything you want from the munu, you will have it.</w:t>
      </w:r>
    </w:p>
    <w:p w14:paraId="34EA916D" w14:textId="77777777" w:rsidR="00700958" w:rsidRPr="00D4235D" w:rsidRDefault="008614AE">
      <w:pPr>
        <w:spacing w:before="240" w:after="240"/>
        <w:ind w:left="720"/>
        <w:rPr>
          <w:lang w:val="en-CA"/>
        </w:rPr>
      </w:pPr>
      <w:r w:rsidRPr="00D4235D">
        <w:rPr>
          <w:lang w:val="en-CA"/>
        </w:rPr>
        <w:t>Includes: one soup base; up to 6 same or different kinds of meat from our entire menu; 2 serves of rice; 2 cans of drinks;</w:t>
      </w:r>
    </w:p>
    <w:p w14:paraId="25D9CBF4" w14:textId="77777777" w:rsidR="00700958" w:rsidRPr="00D4235D" w:rsidRDefault="008614AE">
      <w:pPr>
        <w:spacing w:before="240" w:after="240"/>
        <w:ind w:left="720"/>
        <w:rPr>
          <w:lang w:val="en-CA"/>
        </w:rPr>
      </w:pPr>
      <w:r w:rsidRPr="00D4235D">
        <w:rPr>
          <w:lang w:val="en-CA"/>
        </w:rPr>
        <w:t>Price:$59.99</w:t>
      </w:r>
    </w:p>
    <w:p w14:paraId="2F7222D0" w14:textId="77777777" w:rsidR="00700958" w:rsidRPr="00D4235D" w:rsidRDefault="00700958">
      <w:pPr>
        <w:ind w:left="720"/>
        <w:rPr>
          <w:lang w:val="en-CA"/>
        </w:rPr>
      </w:pPr>
    </w:p>
    <w:p w14:paraId="48AE50DD" w14:textId="77777777" w:rsidR="00700958" w:rsidRPr="00D4235D" w:rsidRDefault="00700958">
      <w:pPr>
        <w:ind w:left="720"/>
        <w:rPr>
          <w:lang w:val="en-CA"/>
        </w:rPr>
      </w:pPr>
    </w:p>
    <w:p w14:paraId="62611D2D" w14:textId="77777777" w:rsidR="00700958" w:rsidRPr="00D4235D" w:rsidRDefault="008614AE">
      <w:pPr>
        <w:ind w:left="720"/>
        <w:rPr>
          <w:lang w:val="en-CA"/>
        </w:rPr>
      </w:pPr>
      <w:r w:rsidRPr="00D4235D">
        <w:rPr>
          <w:lang w:val="en-CA"/>
        </w:rPr>
        <w:t>Combo for 1 person (dinner) - Wan (ID:</w:t>
      </w:r>
      <w:r w:rsidRPr="00D4235D">
        <w:rPr>
          <w:sz w:val="20"/>
          <w:szCs w:val="20"/>
          <w:lang w:val="en-CA"/>
        </w:rPr>
        <w:t>wPTRFc</w:t>
      </w:r>
      <w:r w:rsidRPr="00D4235D">
        <w:rPr>
          <w:lang w:val="en-CA"/>
        </w:rPr>
        <w:t>)</w:t>
      </w:r>
    </w:p>
    <w:p w14:paraId="42A940F5" w14:textId="77777777" w:rsidR="00700958" w:rsidRPr="00D4235D" w:rsidRDefault="00700958">
      <w:pPr>
        <w:ind w:left="720"/>
        <w:rPr>
          <w:lang w:val="en-CA"/>
        </w:rPr>
      </w:pPr>
    </w:p>
    <w:p w14:paraId="722DC946" w14:textId="77777777" w:rsidR="00700958" w:rsidRPr="00D4235D" w:rsidRDefault="008614AE">
      <w:pPr>
        <w:ind w:left="720"/>
        <w:rPr>
          <w:lang w:val="en-CA"/>
        </w:rPr>
      </w:pPr>
      <w:r w:rsidRPr="00D4235D">
        <w:rPr>
          <w:lang w:val="en-CA"/>
        </w:rPr>
        <w:t>Combination introduction: An affordable single dinner combo, rich meat and vegetable mix, balanced nutrition, and enjoy delicious hot pot without wasting.</w:t>
      </w:r>
    </w:p>
    <w:p w14:paraId="618F6D33" w14:textId="77777777" w:rsidR="00700958" w:rsidRPr="00D4235D" w:rsidRDefault="00700958">
      <w:pPr>
        <w:ind w:left="720"/>
        <w:rPr>
          <w:lang w:val="en-CA"/>
        </w:rPr>
      </w:pPr>
    </w:p>
    <w:p w14:paraId="565D3796" w14:textId="77777777" w:rsidR="00700958" w:rsidRPr="00D4235D" w:rsidRDefault="008614AE">
      <w:pPr>
        <w:ind w:left="720"/>
        <w:rPr>
          <w:lang w:val="en-CA"/>
        </w:rPr>
      </w:pPr>
      <w:r w:rsidRPr="00D4235D">
        <w:rPr>
          <w:lang w:val="en-CA"/>
        </w:rPr>
        <w:t>Included dishes: A soup base (choose your own taste),</w:t>
      </w:r>
      <w:r w:rsidRPr="00D4235D">
        <w:rPr>
          <w:lang w:val="en-CA"/>
        </w:rPr>
        <w:t xml:space="preserve"> a source (choose your own taste), all dishes are all-you-can-eat, one drink and one staple food.</w:t>
      </w:r>
    </w:p>
    <w:p w14:paraId="512A4B36" w14:textId="77777777" w:rsidR="00700958" w:rsidRPr="00D4235D" w:rsidRDefault="00700958">
      <w:pPr>
        <w:ind w:left="720"/>
        <w:rPr>
          <w:lang w:val="en-CA"/>
        </w:rPr>
      </w:pPr>
    </w:p>
    <w:p w14:paraId="5E9428AA" w14:textId="77777777" w:rsidR="00700958" w:rsidRPr="00D4235D" w:rsidRDefault="008614AE">
      <w:pPr>
        <w:ind w:left="720"/>
        <w:rPr>
          <w:lang w:val="en-CA"/>
        </w:rPr>
      </w:pPr>
      <w:r w:rsidRPr="00D4235D">
        <w:rPr>
          <w:lang w:val="en-CA"/>
        </w:rPr>
        <w:t>Price: $29.99</w:t>
      </w:r>
    </w:p>
    <w:p w14:paraId="74E8D79F" w14:textId="77777777" w:rsidR="00700958" w:rsidRPr="00D4235D" w:rsidRDefault="00700958">
      <w:pPr>
        <w:ind w:left="720"/>
        <w:rPr>
          <w:lang w:val="en-CA"/>
        </w:rPr>
      </w:pPr>
    </w:p>
    <w:p w14:paraId="23A4F51C" w14:textId="77777777" w:rsidR="00700958" w:rsidRPr="00D4235D" w:rsidRDefault="008614AE">
      <w:pPr>
        <w:spacing w:before="240" w:after="240"/>
        <w:ind w:left="720"/>
        <w:rPr>
          <w:lang w:val="en-CA"/>
        </w:rPr>
      </w:pPr>
      <w:r w:rsidRPr="00D4235D">
        <w:rPr>
          <w:lang w:val="en-CA"/>
        </w:rPr>
        <w:t>Combo for 2 or 3 people (dinner) - Yang (ID:</w:t>
      </w:r>
      <w:r w:rsidRPr="00D4235D">
        <w:rPr>
          <w:sz w:val="20"/>
          <w:szCs w:val="20"/>
          <w:lang w:val="en-CA"/>
        </w:rPr>
        <w:t>X8g878</w:t>
      </w:r>
      <w:r w:rsidRPr="00D4235D">
        <w:rPr>
          <w:lang w:val="en-CA"/>
        </w:rPr>
        <w:t>)</w:t>
      </w:r>
    </w:p>
    <w:p w14:paraId="0A5C00E0" w14:textId="77777777" w:rsidR="00700958" w:rsidRPr="00D4235D" w:rsidRDefault="008614AE">
      <w:pPr>
        <w:spacing w:before="240" w:after="240"/>
        <w:ind w:left="720"/>
        <w:rPr>
          <w:lang w:val="en-CA"/>
        </w:rPr>
      </w:pPr>
      <w:r w:rsidRPr="00D4235D">
        <w:rPr>
          <w:lang w:val="en-CA"/>
        </w:rPr>
        <w:lastRenderedPageBreak/>
        <w:t>Combination introduction: This combination is suitable for a whole family to enjoy, custom</w:t>
      </w:r>
      <w:r w:rsidRPr="00D4235D">
        <w:rPr>
          <w:lang w:val="en-CA"/>
        </w:rPr>
        <w:t>ers can experience our various cuisine features, including our signature seafood and meat.</w:t>
      </w:r>
    </w:p>
    <w:p w14:paraId="069A52B7" w14:textId="77777777" w:rsidR="00700958" w:rsidRPr="00D4235D" w:rsidRDefault="008614AE">
      <w:pPr>
        <w:spacing w:before="240" w:after="240"/>
        <w:ind w:left="720"/>
        <w:rPr>
          <w:lang w:val="en-CA"/>
        </w:rPr>
      </w:pPr>
      <w:r w:rsidRPr="00D4235D">
        <w:rPr>
          <w:lang w:val="en-CA"/>
        </w:rPr>
        <w:t>Contains dishes: A soup base (choose your own taste), a source (choose your own taste), 3 lamb rolls, 3 beef rolls, 3 Quail Eggs, 3 Tofu ,3 Bean Curd and Radish</w:t>
      </w:r>
    </w:p>
    <w:p w14:paraId="6963F8F1" w14:textId="77777777" w:rsidR="00700958" w:rsidRPr="00D4235D" w:rsidRDefault="008614AE">
      <w:pPr>
        <w:spacing w:before="240" w:after="240"/>
        <w:ind w:left="720"/>
        <w:rPr>
          <w:lang w:val="en-CA"/>
        </w:rPr>
      </w:pPr>
      <w:r w:rsidRPr="00D4235D">
        <w:rPr>
          <w:lang w:val="en-CA"/>
        </w:rPr>
        <w:t>Pric</w:t>
      </w:r>
      <w:r w:rsidRPr="00D4235D">
        <w:rPr>
          <w:lang w:val="en-CA"/>
        </w:rPr>
        <w:t>e: $80</w:t>
      </w:r>
    </w:p>
    <w:p w14:paraId="3B5213D0" w14:textId="77777777" w:rsidR="00700958" w:rsidRPr="00D4235D" w:rsidRDefault="00700958">
      <w:pPr>
        <w:ind w:left="720"/>
        <w:rPr>
          <w:lang w:val="en-CA"/>
        </w:rPr>
      </w:pPr>
    </w:p>
    <w:p w14:paraId="56CED95E" w14:textId="77777777" w:rsidR="00700958" w:rsidRPr="00D4235D" w:rsidRDefault="008614AE">
      <w:pPr>
        <w:ind w:left="720"/>
        <w:rPr>
          <w:lang w:val="en-CA"/>
        </w:rPr>
      </w:pPr>
      <w:r w:rsidRPr="00D4235D">
        <w:rPr>
          <w:lang w:val="en-CA"/>
        </w:rPr>
        <w:t>Combo For Up to 6 People (Dinner) - Tang (ID:</w:t>
      </w:r>
      <w:r w:rsidRPr="00D4235D">
        <w:rPr>
          <w:sz w:val="20"/>
          <w:szCs w:val="20"/>
          <w:lang w:val="en-CA"/>
        </w:rPr>
        <w:t>E-10T2</w:t>
      </w:r>
      <w:r w:rsidRPr="00D4235D">
        <w:rPr>
          <w:lang w:val="en-CA"/>
        </w:rPr>
        <w:t>)</w:t>
      </w:r>
    </w:p>
    <w:p w14:paraId="5875DDF0" w14:textId="77777777" w:rsidR="00700958" w:rsidRPr="00D4235D" w:rsidRDefault="00700958">
      <w:pPr>
        <w:ind w:left="720"/>
        <w:rPr>
          <w:lang w:val="en-CA"/>
        </w:rPr>
      </w:pPr>
    </w:p>
    <w:p w14:paraId="3CD02484" w14:textId="77777777" w:rsidR="00700958" w:rsidRPr="00D4235D" w:rsidRDefault="008614AE">
      <w:pPr>
        <w:ind w:left="720"/>
        <w:rPr>
          <w:lang w:val="en-CA"/>
        </w:rPr>
      </w:pPr>
      <w:r w:rsidRPr="00D4235D">
        <w:rPr>
          <w:lang w:val="en-CA"/>
        </w:rPr>
        <w:t>Want to enjoy a lively and warm Sichuan hot pot with your family or friends? This combo is specially designed for a whole party, providing you with a wide variety of dishes, offering you an exce</w:t>
      </w:r>
      <w:r w:rsidRPr="00D4235D">
        <w:rPr>
          <w:lang w:val="en-CA"/>
        </w:rPr>
        <w:t>llent opportunity to enjoy the party time with your family or friends!</w:t>
      </w:r>
    </w:p>
    <w:p w14:paraId="1815BE1D" w14:textId="77777777" w:rsidR="00700958" w:rsidRPr="00D4235D" w:rsidRDefault="00700958">
      <w:pPr>
        <w:ind w:left="720"/>
        <w:rPr>
          <w:lang w:val="en-CA"/>
        </w:rPr>
      </w:pPr>
    </w:p>
    <w:p w14:paraId="152B1011" w14:textId="77777777" w:rsidR="00700958" w:rsidRPr="00D4235D" w:rsidRDefault="008614AE">
      <w:pPr>
        <w:ind w:left="720"/>
        <w:rPr>
          <w:lang w:val="en-CA"/>
        </w:rPr>
      </w:pPr>
      <w:r w:rsidRPr="00D4235D">
        <w:rPr>
          <w:lang w:val="en-CA"/>
        </w:rPr>
        <w:t>Include: up to 3 different soup bases (choose your own taste), up to 6 sources (choose your own taste), up to 6 different drinks, unlimited rice and noodles, Shrimp, Scallops, Squid, F</w:t>
      </w:r>
      <w:r w:rsidRPr="00D4235D">
        <w:rPr>
          <w:lang w:val="en-CA"/>
        </w:rPr>
        <w:t>ish, Lamb roll, Beef roll, Beef ball, Spinach, Radish, Mix-Mushroom, Tofu, Potato, Cucumber, Bean Sprouts, Quail Eggs.</w:t>
      </w:r>
    </w:p>
    <w:p w14:paraId="30141220" w14:textId="77777777" w:rsidR="00700958" w:rsidRPr="00D4235D" w:rsidRDefault="00700958">
      <w:pPr>
        <w:ind w:left="720"/>
        <w:rPr>
          <w:lang w:val="en-CA"/>
        </w:rPr>
      </w:pPr>
    </w:p>
    <w:p w14:paraId="0D082713" w14:textId="77777777" w:rsidR="00700958" w:rsidRPr="00D4235D" w:rsidRDefault="008614AE">
      <w:pPr>
        <w:ind w:left="720"/>
        <w:rPr>
          <w:lang w:val="en-CA"/>
        </w:rPr>
      </w:pPr>
      <w:r w:rsidRPr="00D4235D">
        <w:rPr>
          <w:lang w:val="en-CA"/>
        </w:rPr>
        <w:t>Price: $149.99</w:t>
      </w:r>
    </w:p>
    <w:p w14:paraId="0CCFC864" w14:textId="77777777" w:rsidR="00700958" w:rsidRPr="00D4235D" w:rsidRDefault="00700958">
      <w:pPr>
        <w:ind w:left="720"/>
        <w:rPr>
          <w:lang w:val="en-CA"/>
        </w:rPr>
      </w:pPr>
    </w:p>
    <w:p w14:paraId="1A47588E" w14:textId="77777777" w:rsidR="00700958" w:rsidRPr="00D4235D" w:rsidRDefault="00700958">
      <w:pPr>
        <w:spacing w:before="240" w:after="240"/>
        <w:ind w:left="720"/>
        <w:rPr>
          <w:u w:val="single"/>
          <w:lang w:val="en-CA"/>
        </w:rPr>
      </w:pPr>
    </w:p>
    <w:p w14:paraId="3E1D0A37" w14:textId="77777777" w:rsidR="00700958" w:rsidRPr="00D4235D" w:rsidRDefault="00700958">
      <w:pPr>
        <w:spacing w:before="240" w:after="240"/>
        <w:ind w:left="720"/>
        <w:rPr>
          <w:u w:val="single"/>
          <w:lang w:val="en-CA"/>
        </w:rPr>
      </w:pPr>
    </w:p>
    <w:p w14:paraId="7B1DB685" w14:textId="77777777" w:rsidR="00700958" w:rsidRPr="00D4235D" w:rsidRDefault="00700958">
      <w:pPr>
        <w:spacing w:before="240" w:after="240"/>
        <w:ind w:left="720"/>
        <w:rPr>
          <w:u w:val="single"/>
          <w:lang w:val="en-CA"/>
        </w:rPr>
      </w:pPr>
    </w:p>
    <w:p w14:paraId="3DF004A7" w14:textId="77777777" w:rsidR="00700958" w:rsidRPr="00D4235D" w:rsidRDefault="00700958">
      <w:pPr>
        <w:spacing w:before="240" w:after="240"/>
        <w:ind w:left="720"/>
        <w:rPr>
          <w:u w:val="single"/>
          <w:lang w:val="en-CA"/>
        </w:rPr>
      </w:pPr>
    </w:p>
    <w:p w14:paraId="3BEF49B8" w14:textId="77777777" w:rsidR="00700958" w:rsidRPr="00D4235D" w:rsidRDefault="00700958">
      <w:pPr>
        <w:spacing w:before="240" w:after="240"/>
        <w:ind w:left="720"/>
        <w:rPr>
          <w:u w:val="single"/>
          <w:lang w:val="en-CA"/>
        </w:rPr>
      </w:pPr>
    </w:p>
    <w:p w14:paraId="65EBE385" w14:textId="77777777" w:rsidR="00700958" w:rsidRPr="00D4235D" w:rsidRDefault="00700958">
      <w:pPr>
        <w:spacing w:before="240" w:after="240"/>
        <w:ind w:left="720"/>
        <w:rPr>
          <w:u w:val="single"/>
          <w:lang w:val="en-CA"/>
        </w:rPr>
      </w:pPr>
    </w:p>
    <w:p w14:paraId="1E3580AA" w14:textId="77777777" w:rsidR="00700958" w:rsidRPr="00D4235D" w:rsidRDefault="00700958">
      <w:pPr>
        <w:spacing w:before="240" w:after="240"/>
        <w:rPr>
          <w:rFonts w:hint="eastAsia"/>
          <w:u w:val="single"/>
          <w:lang w:val="en-CA"/>
        </w:rPr>
      </w:pPr>
    </w:p>
    <w:p w14:paraId="0595B3C2" w14:textId="77777777" w:rsidR="00700958" w:rsidRPr="00D4235D" w:rsidRDefault="008614AE">
      <w:pPr>
        <w:spacing w:before="240" w:after="240"/>
        <w:ind w:left="720"/>
        <w:rPr>
          <w:u w:val="single"/>
          <w:lang w:val="en-CA"/>
        </w:rPr>
      </w:pPr>
      <w:r w:rsidRPr="00D4235D">
        <w:rPr>
          <w:u w:val="single"/>
          <w:lang w:val="en-CA"/>
        </w:rPr>
        <w:t>Doucument format arranged by Jiaxiong Yao</w:t>
      </w:r>
    </w:p>
    <w:p w14:paraId="5B1DBD37" w14:textId="3E944CBA" w:rsidR="00700958" w:rsidRDefault="008614AE">
      <w:pPr>
        <w:spacing w:before="240" w:after="240"/>
        <w:ind w:left="720"/>
        <w:rPr>
          <w:u w:val="single"/>
          <w:lang w:val="en-CA"/>
        </w:rPr>
      </w:pPr>
      <w:r w:rsidRPr="00D4235D">
        <w:rPr>
          <w:u w:val="single"/>
          <w:lang w:val="en-CA"/>
        </w:rPr>
        <w:t>Content contributors are listed in the “Provider” column in the Content Inventory Sheet.</w:t>
      </w:r>
    </w:p>
    <w:p w14:paraId="1CF9DE8D" w14:textId="4B5CF15C" w:rsidR="00B41BF1" w:rsidRDefault="00FF540C" w:rsidP="00750C6A">
      <w:pPr>
        <w:pStyle w:val="Heading2"/>
        <w:rPr>
          <w:lang w:val="en-CA"/>
        </w:rPr>
      </w:pPr>
      <w:r w:rsidRPr="00FF540C">
        <w:rPr>
          <w:rFonts w:hint="eastAsia"/>
          <w:lang w:val="en-CA"/>
        </w:rPr>
        <w:lastRenderedPageBreak/>
        <w:t>Reference</w:t>
      </w:r>
    </w:p>
    <w:p w14:paraId="11A846B1" w14:textId="77777777" w:rsidR="008614AE" w:rsidRPr="008614AE" w:rsidRDefault="008614AE" w:rsidP="008614AE">
      <w:pPr>
        <w:pStyle w:val="Bibliography"/>
        <w:rPr>
          <w:rFonts w:ascii="SimSun" w:eastAsia="SimSun"/>
          <w:lang w:val="en-US"/>
        </w:rPr>
      </w:pPr>
      <w:r>
        <w:rPr>
          <w:lang w:val="en-CA"/>
        </w:rPr>
        <w:fldChar w:fldCharType="begin"/>
      </w:r>
      <w:r>
        <w:rPr>
          <w:lang w:val="en-CA"/>
        </w:rPr>
        <w:instrText xml:space="preserve"> ADDIN ZOTERO_BIBL {"uncited":[],"omitted":[],"custom":[]} CSL_BIBLIOGRAPHY </w:instrText>
      </w:r>
      <w:r>
        <w:rPr>
          <w:lang w:val="en-CA"/>
        </w:rPr>
        <w:fldChar w:fldCharType="separate"/>
      </w:r>
      <w:r w:rsidRPr="008614AE">
        <w:rPr>
          <w:rFonts w:ascii="SimSun" w:eastAsia="SimSun"/>
          <w:lang w:val="en-US"/>
        </w:rPr>
        <w:t>0fazTSXBltE8NS2E8FC1zSK7XzYmz2NOFFE7kE-4_Vt8ho6p7_gxi8ZVgPTI1Cd2joJrvItByyS4HHaWdXyO_DrXIaWutJls2xCVbatkhjUNNiIYVnHvzugZCuBITtvjski7YaLlHpkrQUr5euoQrg.jpg (700</w:t>
      </w:r>
      <w:r w:rsidRPr="008614AE">
        <w:rPr>
          <w:rFonts w:ascii="SimSun" w:eastAsia="SimSun"/>
          <w:lang w:val="en-US"/>
        </w:rPr>
        <w:t>×</w:t>
      </w:r>
      <w:r w:rsidRPr="008614AE">
        <w:rPr>
          <w:rFonts w:ascii="SimSun" w:eastAsia="SimSun"/>
          <w:lang w:val="en-US"/>
        </w:rPr>
        <w:t>700). (n.d.). Retrieved October 22, 2021, from http://qcloud.dpfile.com/pc/0fazTSXBltE8NS2E8FC1zSK7XzYmz2NOFFE7kE-4_Vt8ho6p7_gxi8ZVgPTI1Cd2joJrvItByyS4HHaWdXyO_DrXIaWutJls2xCVbatkhjUNNiIYVnHvzugZCuBITtvjski7YaLlHpkrQUr5euoQrg.jpg</w:t>
      </w:r>
    </w:p>
    <w:p w14:paraId="7FAC9C3C" w14:textId="77777777" w:rsidR="008614AE" w:rsidRPr="008614AE" w:rsidRDefault="008614AE" w:rsidP="008614AE">
      <w:pPr>
        <w:pStyle w:val="Bibliography"/>
        <w:rPr>
          <w:rFonts w:ascii="SimSun" w:eastAsia="SimSun"/>
          <w:lang w:val="en-US"/>
        </w:rPr>
      </w:pPr>
      <w:r w:rsidRPr="008614AE">
        <w:rPr>
          <w:rFonts w:ascii="SimSun" w:eastAsia="SimSun"/>
          <w:lang w:val="en-US"/>
        </w:rPr>
        <w:t>709b0c0c9f6bd553096f82d5b9a7bc28.jpg (625</w:t>
      </w:r>
      <w:r w:rsidRPr="008614AE">
        <w:rPr>
          <w:rFonts w:ascii="SimSun" w:eastAsia="SimSun"/>
          <w:lang w:val="en-US"/>
        </w:rPr>
        <w:t>×</w:t>
      </w:r>
      <w:r w:rsidRPr="008614AE">
        <w:rPr>
          <w:rFonts w:ascii="SimSun" w:eastAsia="SimSun"/>
          <w:lang w:val="en-US"/>
        </w:rPr>
        <w:t>469). (n.d.). Retrieved October 22, 2021, from https://i.pinimg.com/736x/70/9b/0c/709b0c0c9f6bd553096f82d5b9a7bc28.jpg</w:t>
      </w:r>
    </w:p>
    <w:p w14:paraId="1BF2A2E2" w14:textId="77777777" w:rsidR="008614AE" w:rsidRPr="008614AE" w:rsidRDefault="008614AE" w:rsidP="008614AE">
      <w:pPr>
        <w:pStyle w:val="Bibliography"/>
        <w:rPr>
          <w:rFonts w:ascii="SimSun" w:eastAsia="SimSun"/>
          <w:lang w:val="en-US"/>
        </w:rPr>
      </w:pPr>
      <w:r w:rsidRPr="008614AE">
        <w:rPr>
          <w:rFonts w:ascii="SimSun" w:eastAsia="SimSun"/>
          <w:lang w:val="en-US"/>
        </w:rPr>
        <w:t>2017071217393086664.jpg (480</w:t>
      </w:r>
      <w:r w:rsidRPr="008614AE">
        <w:rPr>
          <w:rFonts w:ascii="SimSun" w:eastAsia="SimSun"/>
          <w:lang w:val="en-US"/>
        </w:rPr>
        <w:t>×</w:t>
      </w:r>
      <w:r w:rsidRPr="008614AE">
        <w:rPr>
          <w:rFonts w:ascii="SimSun" w:eastAsia="SimSun"/>
          <w:lang w:val="en-US"/>
        </w:rPr>
        <w:t>313). (n.d.). Retrieved October 22, 2021, from https://www.jucanw.com/UploadFiles/2017/2/2017071217393086664.jpg</w:t>
      </w:r>
    </w:p>
    <w:p w14:paraId="465F7FF5" w14:textId="77777777" w:rsidR="008614AE" w:rsidRPr="008614AE" w:rsidRDefault="008614AE" w:rsidP="008614AE">
      <w:pPr>
        <w:pStyle w:val="Bibliography"/>
        <w:rPr>
          <w:rFonts w:ascii="SimSun" w:eastAsia="SimSun"/>
          <w:lang w:val="en-US"/>
        </w:rPr>
      </w:pPr>
      <w:r w:rsidRPr="008614AE">
        <w:rPr>
          <w:rFonts w:ascii="SimSun" w:eastAsia="SimSun"/>
          <w:lang w:val="en-US"/>
        </w:rPr>
        <w:t>Cucumber-685704_960_720.jpg (960</w:t>
      </w:r>
      <w:r w:rsidRPr="008614AE">
        <w:rPr>
          <w:rFonts w:ascii="SimSun" w:eastAsia="SimSun"/>
          <w:lang w:val="en-US"/>
        </w:rPr>
        <w:t>×</w:t>
      </w:r>
      <w:r w:rsidRPr="008614AE">
        <w:rPr>
          <w:rFonts w:ascii="SimSun" w:eastAsia="SimSun"/>
          <w:lang w:val="en-US"/>
        </w:rPr>
        <w:t>640). (n.d.). Retrieved October 22, 2021, from https://cdn.pixabay.com/photo/2015/03/23/08/04/cucumber-685704_960_720.jpg</w:t>
      </w:r>
    </w:p>
    <w:p w14:paraId="58BCBB42" w14:textId="77777777" w:rsidR="008614AE" w:rsidRPr="008614AE" w:rsidRDefault="008614AE" w:rsidP="008614AE">
      <w:pPr>
        <w:pStyle w:val="Bibliography"/>
        <w:rPr>
          <w:rFonts w:ascii="SimSun" w:eastAsia="SimSun"/>
          <w:lang w:val="en-US"/>
        </w:rPr>
      </w:pPr>
      <w:r w:rsidRPr="008614AE">
        <w:rPr>
          <w:rFonts w:ascii="SimSun" w:eastAsia="SimSun"/>
          <w:lang w:val="en-US"/>
        </w:rPr>
        <w:t>Pixabay上的免费图片</w:t>
      </w:r>
      <w:r w:rsidRPr="008614AE">
        <w:rPr>
          <w:rFonts w:ascii="SimSun" w:eastAsia="SimSun"/>
          <w:lang w:val="en-US"/>
        </w:rPr>
        <w:t>—</w:t>
      </w:r>
      <w:r w:rsidRPr="008614AE">
        <w:rPr>
          <w:rFonts w:ascii="SimSun" w:eastAsia="SimSun"/>
          <w:lang w:val="en-US"/>
        </w:rPr>
        <w:t>大蒜, 有机的, 新鲜的, 蔬菜, 生产, 棕色蔬菜. (n.d.). Retrieved October 22, 2021, from https://pixabay.com/zh/photos/garlic-organic-fresh-vegetable-1374329/</w:t>
      </w:r>
    </w:p>
    <w:p w14:paraId="5B68CA56" w14:textId="77777777" w:rsidR="008614AE" w:rsidRPr="008614AE" w:rsidRDefault="008614AE" w:rsidP="008614AE">
      <w:pPr>
        <w:pStyle w:val="Bibliography"/>
        <w:rPr>
          <w:rFonts w:ascii="SimSun" w:eastAsia="SimSun"/>
          <w:lang w:val="en-US"/>
        </w:rPr>
      </w:pPr>
      <w:r w:rsidRPr="008614AE">
        <w:rPr>
          <w:rFonts w:ascii="SimSun" w:eastAsia="SimSun"/>
          <w:lang w:val="en-US"/>
        </w:rPr>
        <w:t>Pixabay上的免费图片</w:t>
      </w:r>
      <w:r w:rsidRPr="008614AE">
        <w:rPr>
          <w:rFonts w:ascii="SimSun" w:eastAsia="SimSun"/>
          <w:lang w:val="en-US"/>
        </w:rPr>
        <w:t>—</w:t>
      </w:r>
      <w:r w:rsidRPr="008614AE">
        <w:rPr>
          <w:rFonts w:ascii="SimSun" w:eastAsia="SimSun"/>
          <w:lang w:val="en-US"/>
        </w:rPr>
        <w:t>打孔, 苹果, 苹果汁, 杏仁, 喝, 热的, 热饮, 圣诞节, 来临. (n.d.). Retrieved October 22, 2021, from https://pixabay.com/zh/photos/punch-apple-apples-apple-juice-1866178/</w:t>
      </w:r>
    </w:p>
    <w:p w14:paraId="5E272CA4" w14:textId="77777777" w:rsidR="008614AE" w:rsidRPr="008614AE" w:rsidRDefault="008614AE" w:rsidP="008614AE">
      <w:pPr>
        <w:pStyle w:val="Bibliography"/>
        <w:rPr>
          <w:rFonts w:ascii="SimSun" w:eastAsia="SimSun"/>
          <w:lang w:val="en-US"/>
        </w:rPr>
      </w:pPr>
      <w:r w:rsidRPr="008614AE">
        <w:rPr>
          <w:rFonts w:ascii="SimSun" w:eastAsia="SimSun"/>
          <w:lang w:val="en-US"/>
        </w:rPr>
        <w:t>Pixabay上的免费图片</w:t>
      </w:r>
      <w:r w:rsidRPr="008614AE">
        <w:rPr>
          <w:rFonts w:ascii="SimSun" w:eastAsia="SimSun"/>
          <w:lang w:val="en-US"/>
        </w:rPr>
        <w:t>—</w:t>
      </w:r>
      <w:r w:rsidRPr="008614AE">
        <w:rPr>
          <w:rFonts w:ascii="SimSun" w:eastAsia="SimSun"/>
          <w:lang w:val="en-US"/>
        </w:rPr>
        <w:t>新鲜橙汁, 挤压, 提神醒脑, 柑橘, 喝, 维生素 C, 桔子汁. (n.d.). Retrieved October 22, 2021, from https://pixabay.com/zh/photos/fresh-orange-juice-squeezed-1614822/</w:t>
      </w:r>
    </w:p>
    <w:p w14:paraId="1FE882E5" w14:textId="77777777" w:rsidR="008614AE" w:rsidRPr="008614AE" w:rsidRDefault="008614AE" w:rsidP="008614AE">
      <w:pPr>
        <w:pStyle w:val="Bibliography"/>
        <w:rPr>
          <w:rFonts w:ascii="SimSun" w:eastAsia="SimSun"/>
          <w:lang w:val="en-US"/>
        </w:rPr>
      </w:pPr>
      <w:r w:rsidRPr="008614AE">
        <w:rPr>
          <w:rFonts w:ascii="SimSun" w:eastAsia="SimSun"/>
          <w:lang w:val="en-US"/>
        </w:rPr>
        <w:lastRenderedPageBreak/>
        <w:t>Pixabay上的免费图片</w:t>
      </w:r>
      <w:r w:rsidRPr="008614AE">
        <w:rPr>
          <w:rFonts w:ascii="SimSun" w:eastAsia="SimSun"/>
          <w:lang w:val="en-US"/>
        </w:rPr>
        <w:t>—</w:t>
      </w:r>
      <w:r w:rsidRPr="008614AE">
        <w:rPr>
          <w:rFonts w:ascii="SimSun" w:eastAsia="SimSun"/>
          <w:lang w:val="en-US"/>
        </w:rPr>
        <w:t>牛肉, 肉, 牛肉的火锅, 食物, 美食, 准备, 烹饪, 配料. (n.d.). Retrieved October 22, 2021, from https://pixabay.com/zh/photos/beef-meat-beef-hotpot-food-cuisine-5916072/</w:t>
      </w:r>
    </w:p>
    <w:p w14:paraId="35F25393" w14:textId="77777777" w:rsidR="008614AE" w:rsidRPr="008614AE" w:rsidRDefault="008614AE" w:rsidP="008614AE">
      <w:pPr>
        <w:pStyle w:val="Bibliography"/>
        <w:rPr>
          <w:rFonts w:ascii="SimSun" w:eastAsia="SimSun"/>
          <w:lang w:val="en-US"/>
        </w:rPr>
      </w:pPr>
      <w:r w:rsidRPr="008614AE">
        <w:rPr>
          <w:rFonts w:ascii="SimSun" w:eastAsia="SimSun"/>
          <w:lang w:val="en-US"/>
        </w:rPr>
        <w:t>Pixabay上的免费图片</w:t>
      </w:r>
      <w:r w:rsidRPr="008614AE">
        <w:rPr>
          <w:rFonts w:ascii="SimSun" w:eastAsia="SimSun"/>
          <w:lang w:val="en-US"/>
        </w:rPr>
        <w:t>—</w:t>
      </w:r>
      <w:r w:rsidRPr="008614AE">
        <w:rPr>
          <w:rFonts w:ascii="SimSun" w:eastAsia="SimSun"/>
          <w:lang w:val="en-US"/>
        </w:rPr>
        <w:t>百事可乐, 品牌, 横幅, 海报, 广告, 蟋蟀, 树桩, 蓝色横幅. (n.d.-a). Retrieved October 22, 2021, from https://pixabay.com/zh/photos/pepsi-brand-banner-poster-734274/</w:t>
      </w:r>
    </w:p>
    <w:p w14:paraId="2C7CF3B6" w14:textId="77777777" w:rsidR="008614AE" w:rsidRPr="008614AE" w:rsidRDefault="008614AE" w:rsidP="008614AE">
      <w:pPr>
        <w:pStyle w:val="Bibliography"/>
        <w:rPr>
          <w:rFonts w:ascii="SimSun" w:eastAsia="SimSun"/>
          <w:lang w:val="en-US"/>
        </w:rPr>
      </w:pPr>
      <w:r w:rsidRPr="008614AE">
        <w:rPr>
          <w:rFonts w:ascii="SimSun" w:eastAsia="SimSun"/>
          <w:lang w:val="en-US"/>
        </w:rPr>
        <w:t>Pixabay上的免费图片</w:t>
      </w:r>
      <w:r w:rsidRPr="008614AE">
        <w:rPr>
          <w:rFonts w:ascii="SimSun" w:eastAsia="SimSun"/>
          <w:lang w:val="en-US"/>
        </w:rPr>
        <w:t>—</w:t>
      </w:r>
      <w:r w:rsidRPr="008614AE">
        <w:rPr>
          <w:rFonts w:ascii="SimSun" w:eastAsia="SimSun"/>
          <w:lang w:val="en-US"/>
        </w:rPr>
        <w:t>百事可乐, 品牌, 横幅, 海报, 广告, 蟋蟀, 树桩, 蓝色横幅. (n.d.-b). Retrieved October 22, 2021, from https://pixabay.com/zh/photos/pepsi-brand-banner-poster-734274/</w:t>
      </w:r>
    </w:p>
    <w:p w14:paraId="509E67A1" w14:textId="77777777" w:rsidR="008614AE" w:rsidRPr="008614AE" w:rsidRDefault="008614AE" w:rsidP="008614AE">
      <w:pPr>
        <w:pStyle w:val="Bibliography"/>
        <w:rPr>
          <w:rFonts w:ascii="SimSun" w:eastAsia="SimSun"/>
          <w:lang w:val="en-US"/>
        </w:rPr>
      </w:pPr>
      <w:r w:rsidRPr="008614AE">
        <w:rPr>
          <w:rFonts w:ascii="SimSun" w:eastAsia="SimSun"/>
          <w:lang w:val="en-US"/>
        </w:rPr>
        <w:t>Pixabay上的免费图片</w:t>
      </w:r>
      <w:r w:rsidRPr="008614AE">
        <w:rPr>
          <w:rFonts w:ascii="SimSun" w:eastAsia="SimSun"/>
          <w:lang w:val="en-US"/>
        </w:rPr>
        <w:t>—</w:t>
      </w:r>
      <w:r w:rsidRPr="008614AE">
        <w:rPr>
          <w:rFonts w:ascii="SimSun" w:eastAsia="SimSun"/>
          <w:lang w:val="en-US"/>
        </w:rPr>
        <w:t>肉, 羊肉卷, 食品, 中国食品, 酱, 火锅. (n.d.). Retrieved October 22, 2021, from https://pixabay.com/zh/photos/meat-lamb-roll-food-chinese-food-1162087/</w:t>
      </w:r>
    </w:p>
    <w:p w14:paraId="67FA7582" w14:textId="77777777" w:rsidR="008614AE" w:rsidRPr="008614AE" w:rsidRDefault="008614AE" w:rsidP="008614AE">
      <w:pPr>
        <w:pStyle w:val="Bibliography"/>
        <w:rPr>
          <w:rFonts w:ascii="SimSun" w:eastAsia="SimSun"/>
          <w:lang w:val="en-US"/>
        </w:rPr>
      </w:pPr>
      <w:r w:rsidRPr="008614AE">
        <w:rPr>
          <w:rFonts w:ascii="SimSun" w:eastAsia="SimSun"/>
          <w:lang w:val="en-US"/>
        </w:rPr>
        <w:t>Pixabay上的免费图片</w:t>
      </w:r>
      <w:r w:rsidRPr="008614AE">
        <w:rPr>
          <w:rFonts w:ascii="SimSun" w:eastAsia="SimSun"/>
          <w:lang w:val="en-US"/>
        </w:rPr>
        <w:t>—</w:t>
      </w:r>
      <w:r w:rsidRPr="008614AE">
        <w:rPr>
          <w:rFonts w:ascii="SimSun" w:eastAsia="SimSun"/>
          <w:lang w:val="en-US"/>
        </w:rPr>
        <w:t>表, 椅子, 餐厅, 优质的, 复古的, 内部的, 设计, 菜单. (n.d.). Retrieved October 22, 2021, from https://pixabay.com/zh/photos/table-chairs-chair-restaurant-791167/</w:t>
      </w:r>
    </w:p>
    <w:p w14:paraId="0E7AFD42" w14:textId="77777777" w:rsidR="008614AE" w:rsidRPr="008614AE" w:rsidRDefault="008614AE" w:rsidP="008614AE">
      <w:pPr>
        <w:pStyle w:val="Bibliography"/>
        <w:rPr>
          <w:rFonts w:ascii="SimSun" w:eastAsia="SimSun"/>
          <w:lang w:val="en-US"/>
        </w:rPr>
      </w:pPr>
      <w:r w:rsidRPr="008614AE">
        <w:rPr>
          <w:rFonts w:ascii="SimSun" w:eastAsia="SimSun"/>
          <w:lang w:val="en-US"/>
        </w:rPr>
        <w:t>Pixabay上的免费图片</w:t>
      </w:r>
      <w:r w:rsidRPr="008614AE">
        <w:rPr>
          <w:rFonts w:ascii="SimSun" w:eastAsia="SimSun"/>
          <w:lang w:val="en-US"/>
        </w:rPr>
        <w:t>—</w:t>
      </w:r>
      <w:r w:rsidRPr="008614AE">
        <w:rPr>
          <w:rFonts w:ascii="SimSun" w:eastAsia="SimSun"/>
          <w:lang w:val="en-US"/>
        </w:rPr>
        <w:t>酸橙, 喝, 玻璃, 玻璃, 苏打水, 鸡尾酒, 果汁, 寒冷的. (n.d.). Retrieved October 22, 2021, from https://pixabay.com/zh/photos/lime-drink-glass-club-soda-907124/</w:t>
      </w:r>
    </w:p>
    <w:p w14:paraId="1F527836" w14:textId="77777777" w:rsidR="008614AE" w:rsidRPr="008614AE" w:rsidRDefault="008614AE" w:rsidP="008614AE">
      <w:pPr>
        <w:pStyle w:val="Bibliography"/>
        <w:rPr>
          <w:rFonts w:ascii="SimSun" w:eastAsia="SimSun"/>
          <w:lang w:val="en-US"/>
        </w:rPr>
      </w:pPr>
      <w:r w:rsidRPr="008614AE">
        <w:rPr>
          <w:rFonts w:ascii="SimSun" w:eastAsia="SimSun"/>
          <w:lang w:val="en-US"/>
        </w:rPr>
        <w:t>Pixabay上的免费图片</w:t>
      </w:r>
      <w:r w:rsidRPr="008614AE">
        <w:rPr>
          <w:rFonts w:ascii="SimSun" w:eastAsia="SimSun"/>
          <w:lang w:val="en-US"/>
        </w:rPr>
        <w:t>—</w:t>
      </w:r>
      <w:r w:rsidRPr="008614AE">
        <w:rPr>
          <w:rFonts w:ascii="SimSun" w:eastAsia="SimSun"/>
          <w:lang w:val="en-US"/>
        </w:rPr>
        <w:t>采取, 海滩, 海滨度假胜地, 餐厅, 海桥, 出卖, 波罗的海. (n.d.). Retrieved October 22, 2021, from https://pixabay.com/zh/photos/resort-beach-seaside-resort-4471852/</w:t>
      </w:r>
    </w:p>
    <w:p w14:paraId="39DA820A" w14:textId="77777777" w:rsidR="008614AE" w:rsidRPr="008614AE" w:rsidRDefault="008614AE" w:rsidP="008614AE">
      <w:pPr>
        <w:pStyle w:val="Bibliography"/>
        <w:rPr>
          <w:rFonts w:ascii="SimSun" w:eastAsia="SimSun"/>
          <w:lang w:val="en-US"/>
        </w:rPr>
      </w:pPr>
      <w:r w:rsidRPr="008614AE">
        <w:rPr>
          <w:rFonts w:ascii="SimSun" w:eastAsia="SimSun"/>
          <w:lang w:val="en-US"/>
        </w:rPr>
        <w:t>Pork Bone Boiled Rice Bowl Out 库存照片（立即编辑）1759047440. (n.d.). Shutterstock.com. Retrieved October 22, 2021, from https://www.shutterstock.com/image-photo/pork-bone-boiled-rice-bowl-out-1759047440</w:t>
      </w:r>
    </w:p>
    <w:p w14:paraId="0EBB8BFB" w14:textId="77777777" w:rsidR="008614AE" w:rsidRPr="008614AE" w:rsidRDefault="008614AE" w:rsidP="008614AE">
      <w:pPr>
        <w:pStyle w:val="Bibliography"/>
        <w:rPr>
          <w:rFonts w:ascii="SimSun" w:eastAsia="SimSun"/>
          <w:lang w:val="en-US"/>
        </w:rPr>
      </w:pPr>
      <w:r w:rsidRPr="008614AE">
        <w:rPr>
          <w:rFonts w:ascii="SimSun" w:eastAsia="SimSun"/>
          <w:lang w:val="en-US"/>
        </w:rPr>
        <w:lastRenderedPageBreak/>
        <w:t>Radish-3151347_960_720.jpg (486</w:t>
      </w:r>
      <w:r w:rsidRPr="008614AE">
        <w:rPr>
          <w:rFonts w:ascii="SimSun" w:eastAsia="SimSun"/>
          <w:lang w:val="en-US"/>
        </w:rPr>
        <w:t>×</w:t>
      </w:r>
      <w:r w:rsidRPr="008614AE">
        <w:rPr>
          <w:rFonts w:ascii="SimSun" w:eastAsia="SimSun"/>
          <w:lang w:val="en-US"/>
        </w:rPr>
        <w:t>720). (n.d.). Retrieved October 22, 2021, from https://cdn.pixabay.com/photo/2018/02/13/19/01/radish-3151347_960_720.jpg</w:t>
      </w:r>
    </w:p>
    <w:p w14:paraId="4BF5E790" w14:textId="77777777" w:rsidR="008614AE" w:rsidRPr="008614AE" w:rsidRDefault="008614AE" w:rsidP="008614AE">
      <w:pPr>
        <w:pStyle w:val="Bibliography"/>
        <w:rPr>
          <w:rFonts w:ascii="SimSun" w:eastAsia="SimSun"/>
          <w:lang w:val="en-US"/>
        </w:rPr>
      </w:pPr>
      <w:r w:rsidRPr="008614AE">
        <w:rPr>
          <w:rFonts w:ascii="SimSun" w:eastAsia="SimSun"/>
          <w:lang w:val="en-US"/>
        </w:rPr>
        <w:t>Restaurant-3D-Floor-Plan.jpg (1600</w:t>
      </w:r>
      <w:r w:rsidRPr="008614AE">
        <w:rPr>
          <w:rFonts w:ascii="SimSun" w:eastAsia="SimSun"/>
          <w:lang w:val="en-US"/>
        </w:rPr>
        <w:t>×</w:t>
      </w:r>
      <w:r w:rsidRPr="008614AE">
        <w:rPr>
          <w:rFonts w:ascii="SimSun" w:eastAsia="SimSun"/>
          <w:lang w:val="en-US"/>
        </w:rPr>
        <w:t>791). (n.d.). Retrieved October 22, 2021, from https://fpg.roomsketcher.com/image/topic/24/image/Restaurant-3D-Floor-Plan.jpg</w:t>
      </w:r>
    </w:p>
    <w:p w14:paraId="33C14ED0" w14:textId="77777777" w:rsidR="008614AE" w:rsidRPr="008614AE" w:rsidRDefault="008614AE" w:rsidP="008614AE">
      <w:pPr>
        <w:pStyle w:val="Bibliography"/>
        <w:rPr>
          <w:rFonts w:ascii="SimSun" w:eastAsia="SimSun"/>
          <w:lang w:val="en-US"/>
        </w:rPr>
      </w:pPr>
      <w:r w:rsidRPr="008614AE">
        <w:rPr>
          <w:rFonts w:ascii="SimSun" w:eastAsia="SimSun"/>
          <w:lang w:val="en-US"/>
        </w:rPr>
        <w:t>Side-dish-1922178_960_720.jpg (960</w:t>
      </w:r>
      <w:r w:rsidRPr="008614AE">
        <w:rPr>
          <w:rFonts w:ascii="SimSun" w:eastAsia="SimSun"/>
          <w:lang w:val="en-US"/>
        </w:rPr>
        <w:t>×</w:t>
      </w:r>
      <w:r w:rsidRPr="008614AE">
        <w:rPr>
          <w:rFonts w:ascii="SimSun" w:eastAsia="SimSun"/>
          <w:lang w:val="en-US"/>
        </w:rPr>
        <w:t>640). (n.d.). Retrieved October 22, 2021, from https://cdn.pixabay.com/photo/2016/12/21/04/12/side-dish-1922178_960_720.jpg</w:t>
      </w:r>
    </w:p>
    <w:p w14:paraId="19F950B0" w14:textId="77777777" w:rsidR="008614AE" w:rsidRPr="008614AE" w:rsidRDefault="008614AE" w:rsidP="008614AE">
      <w:pPr>
        <w:pStyle w:val="Bibliography"/>
        <w:rPr>
          <w:rFonts w:ascii="SimSun" w:eastAsia="SimSun"/>
          <w:lang w:val="en-US"/>
        </w:rPr>
      </w:pPr>
      <w:r w:rsidRPr="008614AE">
        <w:rPr>
          <w:rFonts w:ascii="SimSun" w:eastAsia="SimSun"/>
          <w:lang w:val="en-US"/>
        </w:rPr>
        <w:t>Src=http://img.022sunny.com/2020/01/Y9OTzVw9S8Zx.png&amp;refer=http://img.022sunny.com&amp;app=2002&amp;size=f9999,10000&amp;q=a80&amp;n=0&amp;g=0n&amp;fmt=jpeg (612</w:t>
      </w:r>
      <w:r w:rsidRPr="008614AE">
        <w:rPr>
          <w:rFonts w:ascii="SimSun" w:eastAsia="SimSun"/>
          <w:lang w:val="en-US"/>
        </w:rPr>
        <w:t>×</w:t>
      </w:r>
      <w:r w:rsidRPr="008614AE">
        <w:rPr>
          <w:rFonts w:ascii="SimSun" w:eastAsia="SimSun"/>
          <w:lang w:val="en-US"/>
        </w:rPr>
        <w:t>396). (n.d.). Retrieved October 22, 2021, from https://gimg2.baidu.com/image_search/src=http%3A%2F%2Fimg.022sunny.com%2F2020%2F01%2FY9OTzVw9S8Zx.png&amp;refer=http%3A%2F%2Fimg.022sunny.com&amp;app=2002&amp;size=f9999,10000&amp;q=a80&amp;n=0&amp;g=0n&amp;fmt=jpeg?sec=1637528802&amp;t=f1cf04aba9d5775c212e00e11aa78755</w:t>
      </w:r>
    </w:p>
    <w:p w14:paraId="0C994296" w14:textId="77777777" w:rsidR="008614AE" w:rsidRPr="008614AE" w:rsidRDefault="008614AE" w:rsidP="008614AE">
      <w:pPr>
        <w:pStyle w:val="Bibliography"/>
        <w:rPr>
          <w:rFonts w:ascii="SimSun" w:eastAsia="SimSun"/>
          <w:lang w:val="en-US"/>
        </w:rPr>
      </w:pPr>
      <w:r w:rsidRPr="008614AE">
        <w:rPr>
          <w:rFonts w:ascii="SimSun" w:eastAsia="SimSun"/>
          <w:lang w:val="en-US"/>
        </w:rPr>
        <w:t>Src=http://inews.gtimg.com/newsapp_match/0/10966604989/0.jpg&amp;refer=http://inews.gtimg.com&amp;app=2002&amp;size=f9999,10000&amp;q=a80&amp;n=0&amp;g=0n&amp;fmt=jpeg (660</w:t>
      </w:r>
      <w:r w:rsidRPr="008614AE">
        <w:rPr>
          <w:rFonts w:ascii="SimSun" w:eastAsia="SimSun"/>
          <w:lang w:val="en-US"/>
        </w:rPr>
        <w:t>×</w:t>
      </w:r>
      <w:r w:rsidRPr="008614AE">
        <w:rPr>
          <w:rFonts w:ascii="SimSun" w:eastAsia="SimSun"/>
          <w:lang w:val="en-US"/>
        </w:rPr>
        <w:t>440). (n.d.). Retrieved October 22, 2021, from https://gimg2.baidu.com/image_search/src=http%3A%2F%2Finews.gtimg.com%2Fnewsapp_match%2F0%2F10966604989%2F0.jpg&amp;refer=http%3A%2F%2Finews.gtimg.com&amp;app=2002&amp;size=f9999,10000&amp;q=a80&amp;n=0&amp;g=0n&amp;fmt=jpeg?sec=1637528642&amp;t=45b26d831e2e3b98134c545917d519ab</w:t>
      </w:r>
    </w:p>
    <w:p w14:paraId="6E9C3561" w14:textId="77777777" w:rsidR="008614AE" w:rsidRPr="008614AE" w:rsidRDefault="008614AE" w:rsidP="008614AE">
      <w:pPr>
        <w:pStyle w:val="Bibliography"/>
        <w:rPr>
          <w:rFonts w:ascii="SimSun" w:eastAsia="SimSun"/>
          <w:lang w:val="en-US"/>
        </w:rPr>
      </w:pPr>
      <w:r w:rsidRPr="008614AE">
        <w:rPr>
          <w:rFonts w:ascii="SimSun" w:eastAsia="SimSun"/>
          <w:lang w:val="en-US"/>
        </w:rPr>
        <w:t>Src=http://www.cq67.com/uploads/2015122526/1418800065_56875.jpg&amp;refer=http://www.cq67.com&amp;app=2002&amp;size=f9999,10000&amp;q=a80&amp;n=0&amp;g=0n&amp;fmt=jpeg (350</w:t>
      </w:r>
      <w:r w:rsidRPr="008614AE">
        <w:rPr>
          <w:rFonts w:ascii="SimSun" w:eastAsia="SimSun"/>
          <w:lang w:val="en-US"/>
        </w:rPr>
        <w:t>×</w:t>
      </w:r>
      <w:r w:rsidRPr="008614AE">
        <w:rPr>
          <w:rFonts w:ascii="SimSun" w:eastAsia="SimSun"/>
          <w:lang w:val="en-US"/>
        </w:rPr>
        <w:t>300). (n.d.). Retrieved October 22, 2021, from https://gimg2.baidu.com/image_search/src=http%3A%2F%2Fwww.cq67.com%2Fuploads%2F2015122526%2F1418800065_56875.jpg</w:t>
      </w:r>
      <w:r w:rsidRPr="008614AE">
        <w:rPr>
          <w:rFonts w:ascii="SimSun" w:eastAsia="SimSun"/>
          <w:lang w:val="en-US"/>
        </w:rPr>
        <w:lastRenderedPageBreak/>
        <w:t>&amp;refer=http%3A%2F%2Fwww.cq67.com&amp;app=2002&amp;size=f9999,10000&amp;q=a80&amp;n=0&amp;g=0n&amp;fmt=jpeg?sec=1637528358&amp;t=2a44693deb08fe180fc534d95ba89c63</w:t>
      </w:r>
    </w:p>
    <w:p w14:paraId="79B8AF9D" w14:textId="77777777" w:rsidR="008614AE" w:rsidRPr="008614AE" w:rsidRDefault="008614AE" w:rsidP="008614AE">
      <w:pPr>
        <w:pStyle w:val="Bibliography"/>
        <w:rPr>
          <w:rFonts w:ascii="SimSun" w:eastAsia="SimSun"/>
          <w:lang w:val="en-US"/>
        </w:rPr>
      </w:pPr>
      <w:r w:rsidRPr="008614AE">
        <w:rPr>
          <w:rFonts w:ascii="SimSun" w:eastAsia="SimSun"/>
          <w:lang w:val="en-US"/>
        </w:rPr>
        <w:t>Tofu-4081697_960_720.jpg (960</w:t>
      </w:r>
      <w:r w:rsidRPr="008614AE">
        <w:rPr>
          <w:rFonts w:ascii="SimSun" w:eastAsia="SimSun"/>
          <w:lang w:val="en-US"/>
        </w:rPr>
        <w:t>×</w:t>
      </w:r>
      <w:r w:rsidRPr="008614AE">
        <w:rPr>
          <w:rFonts w:ascii="SimSun" w:eastAsia="SimSun"/>
          <w:lang w:val="en-US"/>
        </w:rPr>
        <w:t>538). (n.d.). Retrieved October 22, 2021, from https://cdn.pixabay.com/photo/2019/03/26/01/14/tofu-4081697_960_720.jpg</w:t>
      </w:r>
    </w:p>
    <w:p w14:paraId="3D361119" w14:textId="77777777" w:rsidR="008614AE" w:rsidRPr="008614AE" w:rsidRDefault="008614AE" w:rsidP="008614AE">
      <w:pPr>
        <w:pStyle w:val="Bibliography"/>
        <w:rPr>
          <w:rFonts w:ascii="SimSun" w:eastAsia="SimSun"/>
          <w:lang w:val="en-US"/>
        </w:rPr>
      </w:pPr>
      <w:r w:rsidRPr="008614AE">
        <w:rPr>
          <w:rFonts w:ascii="SimSun" w:eastAsia="SimSun"/>
          <w:lang w:val="en-US"/>
        </w:rPr>
        <w:t>Top-view-1248955_960_720.jpg (960</w:t>
      </w:r>
      <w:r w:rsidRPr="008614AE">
        <w:rPr>
          <w:rFonts w:ascii="SimSun" w:eastAsia="SimSun"/>
          <w:lang w:val="en-US"/>
        </w:rPr>
        <w:t>×</w:t>
      </w:r>
      <w:r w:rsidRPr="008614AE">
        <w:rPr>
          <w:rFonts w:ascii="SimSun" w:eastAsia="SimSun"/>
          <w:lang w:val="en-US"/>
        </w:rPr>
        <w:t>640). (n.d.). Retrieved October 22, 2021, from https://cdn.pixabay.com/photo/2016/03/10/18/44/top-view-1248955_960_720.jpg</w:t>
      </w:r>
    </w:p>
    <w:p w14:paraId="5E3AB7AF" w14:textId="77777777" w:rsidR="008614AE" w:rsidRPr="008614AE" w:rsidRDefault="008614AE" w:rsidP="008614AE">
      <w:pPr>
        <w:pStyle w:val="Bibliography"/>
        <w:rPr>
          <w:rFonts w:ascii="SimSun" w:eastAsia="SimSun"/>
          <w:lang w:val="en-US"/>
        </w:rPr>
      </w:pPr>
      <w:r w:rsidRPr="008614AE">
        <w:rPr>
          <w:rFonts w:ascii="SimSun" w:eastAsia="SimSun"/>
          <w:lang w:val="en-US"/>
        </w:rPr>
        <w:t>Unsplash. (n.d.). Photo by Rc Cf on Unsplash. Retrieved October 22, 2021, from https://unsplash.com/photos/FMh5o5m5N9E</w:t>
      </w:r>
    </w:p>
    <w:p w14:paraId="0DA598FB" w14:textId="77777777" w:rsidR="008614AE" w:rsidRPr="008614AE" w:rsidRDefault="008614AE" w:rsidP="008614AE">
      <w:pPr>
        <w:pStyle w:val="Bibliography"/>
        <w:rPr>
          <w:rFonts w:ascii="SimSun" w:eastAsia="SimSun"/>
          <w:lang w:val="en-US"/>
        </w:rPr>
      </w:pPr>
      <w:r w:rsidRPr="008614AE">
        <w:rPr>
          <w:rFonts w:ascii="SimSun" w:eastAsia="SimSun"/>
          <w:lang w:val="en-US"/>
        </w:rPr>
        <w:t>Vegetable-6720516_960_720.jpg (941</w:t>
      </w:r>
      <w:r w:rsidRPr="008614AE">
        <w:rPr>
          <w:rFonts w:ascii="SimSun" w:eastAsia="SimSun"/>
          <w:lang w:val="en-US"/>
        </w:rPr>
        <w:t>×</w:t>
      </w:r>
      <w:r w:rsidRPr="008614AE">
        <w:rPr>
          <w:rFonts w:ascii="SimSun" w:eastAsia="SimSun"/>
          <w:lang w:val="en-US"/>
        </w:rPr>
        <w:t>720). (n.d.). Retrieved October 22, 2021, from https://cdn.pixabay.com/photo/2021/10/18/09/30/vegetable-6720516_960_720.jpg</w:t>
      </w:r>
    </w:p>
    <w:p w14:paraId="24EA97F2" w14:textId="77777777" w:rsidR="008614AE" w:rsidRPr="008614AE" w:rsidRDefault="008614AE" w:rsidP="008614AE">
      <w:pPr>
        <w:pStyle w:val="Bibliography"/>
        <w:rPr>
          <w:rFonts w:ascii="SimSun" w:eastAsia="SimSun"/>
          <w:lang w:val="en-US"/>
        </w:rPr>
      </w:pPr>
      <w:r w:rsidRPr="008614AE">
        <w:rPr>
          <w:rFonts w:ascii="SimSun" w:eastAsia="SimSun"/>
          <w:lang w:val="en-US"/>
        </w:rPr>
        <w:t>午餐肉图片免费下载_PNG素材_编号z62i6y5p1_图精灵. (n.d.). Retrieved October 22, 2021, from http://616pic.com/sucai/z62i6y5p1.html</w:t>
      </w:r>
    </w:p>
    <w:p w14:paraId="56D3F2AF" w14:textId="77777777" w:rsidR="008614AE" w:rsidRPr="008614AE" w:rsidRDefault="008614AE" w:rsidP="008614AE">
      <w:pPr>
        <w:pStyle w:val="Bibliography"/>
        <w:rPr>
          <w:rFonts w:ascii="SimSun" w:eastAsia="SimSun"/>
          <w:lang w:val="en-US"/>
        </w:rPr>
      </w:pPr>
      <w:r w:rsidRPr="008614AE">
        <w:rPr>
          <w:rFonts w:ascii="SimSun" w:eastAsia="SimSun"/>
          <w:lang w:val="en-US"/>
        </w:rPr>
        <w:t>扇贝图片_百度百科. (n.d.). Retrieved October 22, 2021, from https://baike.baidu.com/pic/%E6%89%87%E8%B4%9D/1047097/0/4ec2d5628535e5ddac76acf377c6a7efce1b6247?fr=lemma&amp;ct=single#aid=0&amp;pic=4ec2d5628535e5ddac76acf377c6a7efce1b6247</w:t>
      </w:r>
    </w:p>
    <w:p w14:paraId="1C120043" w14:textId="77777777" w:rsidR="008614AE" w:rsidRPr="008614AE" w:rsidRDefault="008614AE" w:rsidP="008614AE">
      <w:pPr>
        <w:pStyle w:val="Bibliography"/>
        <w:rPr>
          <w:rFonts w:ascii="SimSun" w:eastAsia="SimSun"/>
          <w:lang w:val="en-US"/>
        </w:rPr>
      </w:pPr>
      <w:r w:rsidRPr="008614AE">
        <w:rPr>
          <w:rFonts w:ascii="SimSun" w:eastAsia="SimSun"/>
          <w:lang w:val="en-US"/>
        </w:rPr>
        <w:t>牛肉丸图片免费下载_PNG素材_编号1m9ie4mnv_图精灵. (n.d.). Retrieved October 22, 2021, from http://616pic.com/sucai/1m9ie4mnv.html</w:t>
      </w:r>
    </w:p>
    <w:p w14:paraId="79A0D843" w14:textId="77777777" w:rsidR="008614AE" w:rsidRPr="008614AE" w:rsidRDefault="008614AE" w:rsidP="008614AE">
      <w:pPr>
        <w:pStyle w:val="Bibliography"/>
        <w:rPr>
          <w:rFonts w:ascii="SimSun" w:eastAsia="SimSun"/>
          <w:lang w:val="en-US"/>
        </w:rPr>
      </w:pPr>
      <w:r w:rsidRPr="008614AE">
        <w:rPr>
          <w:rFonts w:ascii="SimSun" w:eastAsia="SimSun"/>
          <w:lang w:val="en-US"/>
        </w:rPr>
        <w:t>牛肉酱的搜索结果_百度图片搜索. (n.d.). Retrieved October 22, 2021, from https://image.baidu.com/search/detail?ct=503316480&amp;z=0&amp;ipn=d&amp;word=%E7%89%9B%E8%82%89%E9%85%B1&amp;step_word=&amp;hs=0&amp;pn=0&amp;spn=0&amp;di=202070&amp;pi=0&amp;rn=1&amp;tn=baiduimagedetail&amp;is=0%2C0&amp;istype=0&amp;ie=utf-8&amp;oe=utf-8&amp;in=&amp;cl=2&amp;lm=-1&amp;st=undefined&amp;cs=3559725035%2C3818680099&amp;os=2599464775%2C3716759718&amp;simid=3408568703%2C242154813&amp;adpicid=0&amp;lpn=0&amp;ln=1886&amp;fr=&amp;fmq=1634935071845_R&amp;fm=&amp;ic=undefined&amp;s=undefined&amp;</w:t>
      </w:r>
      <w:r w:rsidRPr="008614AE">
        <w:rPr>
          <w:rFonts w:ascii="SimSun" w:eastAsia="SimSun"/>
          <w:lang w:val="en-US"/>
        </w:rPr>
        <w:lastRenderedPageBreak/>
        <w:t>hd=undefined&amp;latest=undefined&amp;copyright=undefined&amp;se=&amp;sme=&amp;tab=0&amp;width=undefined&amp;height=undefined&amp;face=undefined&amp;ist=&amp;jit=&amp;cg=&amp;bdtype=0&amp;oriquery=&amp;objurl=https%3A%2F%2Fgimg2.baidu.com%2Fimage_search%2Fsrc%3Dhttp%3A%2F%2Fimg11.360buyimg.com%2Fn0%2Fjfs%2Ft1%2F104952%2F32%2F14656%2F125220%2F5e6861c3Eb66015f9%2F34de758b6bbe29ba.jpg%26refer%3Dhttp%3A%2F%2Fimg11.360buyimg.com%26app%3D2002%26size%3Df9999%2C10000%26q%3Da80%26n%3D0%26g%3D0n%26fmt%3Djpeg%3Fsec%3D1637547330%26t%3D37eec6d19600ad6083a42c3d416f20ce&amp;fromurl=ippr_z2C%24qAzdH3FAzdH3Fooo_z%26e3B46fi7i7w_z%26e3BgjpAzdH3Ffirupy27i26p22AzdH3F&amp;gsm=1&amp;rpstart=0&amp;rpnum=0&amp;islist=&amp;querylist=&amp;nojc=undefined&amp;dyTabStr=MCwzLDIsNiwxLDQsNSw4LDcsOQ%3D%3D</w:t>
      </w:r>
    </w:p>
    <w:p w14:paraId="2A957EF2" w14:textId="77777777" w:rsidR="008614AE" w:rsidRPr="008614AE" w:rsidRDefault="008614AE" w:rsidP="008614AE">
      <w:pPr>
        <w:pStyle w:val="Bibliography"/>
        <w:rPr>
          <w:rFonts w:ascii="SimSun" w:eastAsia="SimSun"/>
          <w:lang w:val="en-US"/>
        </w:rPr>
      </w:pPr>
      <w:r w:rsidRPr="008614AE">
        <w:rPr>
          <w:rFonts w:ascii="SimSun" w:eastAsia="SimSun"/>
          <w:lang w:val="en-US"/>
        </w:rPr>
        <w:t>番茄汤底图片的搜索结果_百度图片搜索. (n.d.). Retrieved October 22, 2021, from https://image.baidu.com/search/detail?ct=503316480&amp;z=0&amp;ipn=d&amp;word=%E7%95%AA%E8%8C%84%E6%B1%A4%E5%BA%95%E5%9B%BE%E7%89%87&amp;step_word=&amp;hs=0&amp;pn=0&amp;spn=0&amp;di=127710&amp;pi=0&amp;rn=1&amp;tn=baiduimagedetail&amp;is=0%2C0&amp;istype=0&amp;ie=utf-8&amp;oe=utf-8&amp;in=&amp;cl=2&amp;lm=-1&amp;st=undefined&amp;cs=3300607653%2C4073655397&amp;os=3069888121%2C840547364&amp;simid=42096681%2C587812203&amp;adpicid=0&amp;lpn=0&amp;ln=1258&amp;fr=&amp;fmq=1634937232400_R&amp;fm=&amp;ic=undefined&amp;s=undefined&amp;hd=undefined&amp;latest=undefined&amp;copyright=undefined&amp;se=&amp;sme=&amp;tab=0&amp;width=undefined&amp;height=undefined&amp;face=undefined&amp;ist=&amp;jit=&amp;cg=&amp;bdtype=0&amp;oriquery=&amp;objurl=https%3A%2F%2Fgimg2.baidu.com%2Fimage_search%2Fsrc%3Dhttp%3A%2F%2Fimg001.hc360.cn%2Fm6%2FM01%2FC3%2F79%2FwKhQolc0QRuEfIt4AAAAAKhMYp4584.jpg%26refer%3Dhttp%3A%2F%2Fimg001.hc360.cn%26app%3D2002%26size%3Df9999%2C10000%26q%3Da80%26n%3D0%26g%3D0n%26fmt%3Djpeg%3Fsec%3D1637529241%26t%3D1fa1ac9cddc625b055d0d9dd131f74ab&amp;fromurl=ippr_z2C%24qAzdH3FAzdH3Fkdk_z%26e3Bivnma_z%26e3Bv54AzdH3Ff7rrsyfjsuAzdH3Fcc08bl8m9_z%26e3Bip4s&amp;g</w:t>
      </w:r>
      <w:r w:rsidRPr="008614AE">
        <w:rPr>
          <w:rFonts w:ascii="SimSun" w:eastAsia="SimSun"/>
          <w:lang w:val="en-US"/>
        </w:rPr>
        <w:lastRenderedPageBreak/>
        <w:t>sm=1&amp;rpstart=0&amp;rpnum=0&amp;islist=&amp;querylist=&amp;nojc=undefined&amp;dyTabStr=MCwzLDYsMiw0LDEsNSw3LDgsOQ%3D%3D</w:t>
      </w:r>
    </w:p>
    <w:p w14:paraId="4433E673" w14:textId="77777777" w:rsidR="008614AE" w:rsidRPr="008614AE" w:rsidRDefault="008614AE" w:rsidP="008614AE">
      <w:pPr>
        <w:pStyle w:val="Bibliography"/>
        <w:rPr>
          <w:rFonts w:ascii="SimSun" w:eastAsia="SimSun"/>
          <w:lang w:val="en-US"/>
        </w:rPr>
      </w:pPr>
      <w:r w:rsidRPr="008614AE">
        <w:rPr>
          <w:rFonts w:ascii="SimSun" w:eastAsia="SimSun"/>
          <w:lang w:val="en-US"/>
        </w:rPr>
        <w:t>碗中的芝麻酱图片图片免费下载_PNG素材_编号13gieej0d_图精灵. (n.d.). Retrieved October 22, 2021, from http://616pic.com/sucai/13gieej0d.html</w:t>
      </w:r>
    </w:p>
    <w:p w14:paraId="161CB022" w14:textId="77777777" w:rsidR="008614AE" w:rsidRPr="008614AE" w:rsidRDefault="008614AE" w:rsidP="008614AE">
      <w:pPr>
        <w:pStyle w:val="Bibliography"/>
        <w:rPr>
          <w:rFonts w:ascii="SimSun" w:eastAsia="SimSun"/>
          <w:lang w:val="en-US"/>
        </w:rPr>
      </w:pPr>
      <w:r w:rsidRPr="008614AE">
        <w:rPr>
          <w:rFonts w:ascii="SimSun" w:eastAsia="SimSun"/>
          <w:lang w:val="en-US"/>
        </w:rPr>
        <w:t>肥牛肉卷摄影图__传统美食_餐饮美食_摄影图库_昵图网nipic.com. (n.d.). Retrieved October 22, 2021, from https://www.nipic.com/show/4897557.html</w:t>
      </w:r>
    </w:p>
    <w:p w14:paraId="659DC079" w14:textId="77777777" w:rsidR="008614AE" w:rsidRPr="008614AE" w:rsidRDefault="008614AE" w:rsidP="008614AE">
      <w:pPr>
        <w:pStyle w:val="Bibliography"/>
        <w:rPr>
          <w:rFonts w:ascii="SimSun" w:eastAsia="SimSun"/>
          <w:lang w:val="en-US"/>
        </w:rPr>
      </w:pPr>
      <w:r w:rsidRPr="008614AE">
        <w:rPr>
          <w:rFonts w:ascii="SimSun" w:eastAsia="SimSun"/>
          <w:lang w:val="en-US"/>
        </w:rPr>
        <w:t>脆皮肠摄影图__传统美食_餐饮美食_摄影图库_昵图网nipic.com. (n.d.). Retrieved October 22, 2021, from https://www.nipic.com/show/11808822.html</w:t>
      </w:r>
    </w:p>
    <w:p w14:paraId="6FEDBDAB" w14:textId="77777777" w:rsidR="008614AE" w:rsidRPr="008614AE" w:rsidRDefault="008614AE" w:rsidP="008614AE">
      <w:pPr>
        <w:pStyle w:val="Bibliography"/>
        <w:rPr>
          <w:rFonts w:ascii="SimSun" w:eastAsia="SimSun"/>
          <w:lang w:val="en-US"/>
        </w:rPr>
      </w:pPr>
      <w:r w:rsidRPr="008614AE">
        <w:rPr>
          <w:rFonts w:ascii="SimSun" w:eastAsia="SimSun"/>
          <w:lang w:val="en-US"/>
        </w:rPr>
        <w:t>虾图片_百度百科. (n.d.). Retrieved October 22, 2021, from https://baike.baidu.com/pic/%E8%99%BE/65649/22012181/cc11728b4710b91294cea1a4c9fdfc0392452258?fr=lemma&amp;ct=cover#aid=22012181&amp;pic=cc11728b4710b91294cea1a4c9fdfc0392452258</w:t>
      </w:r>
    </w:p>
    <w:p w14:paraId="0E922F8D" w14:textId="77777777" w:rsidR="008614AE" w:rsidRPr="008614AE" w:rsidRDefault="008614AE" w:rsidP="008614AE">
      <w:pPr>
        <w:pStyle w:val="Bibliography"/>
        <w:rPr>
          <w:rFonts w:ascii="SimSun" w:eastAsia="SimSun"/>
          <w:lang w:val="en-US"/>
        </w:rPr>
      </w:pPr>
      <w:r w:rsidRPr="008614AE">
        <w:rPr>
          <w:rFonts w:ascii="SimSun" w:eastAsia="SimSun"/>
          <w:lang w:val="en-US"/>
        </w:rPr>
        <w:t>蟹棒图片_百度百科. (n.d.). Retrieved October 22, 2021, from https://baike.baidu.com/pic/%E8%9F%B9%E6%A3%92/249331/1/7aec54e736d12f2e49b813ca45c2d562843568df?fr=lemma&amp;ct=single#aid=1&amp;pic=7aec54e736d12f2e49b813ca45c2d562843568df</w:t>
      </w:r>
    </w:p>
    <w:p w14:paraId="1936F364" w14:textId="77777777" w:rsidR="008614AE" w:rsidRPr="008614AE" w:rsidRDefault="008614AE" w:rsidP="008614AE">
      <w:pPr>
        <w:pStyle w:val="Bibliography"/>
        <w:rPr>
          <w:rFonts w:ascii="SimSun" w:eastAsia="SimSun"/>
          <w:lang w:val="en-US"/>
        </w:rPr>
      </w:pPr>
      <w:r w:rsidRPr="008614AE">
        <w:rPr>
          <w:rFonts w:ascii="SimSun" w:eastAsia="SimSun"/>
          <w:lang w:val="en-US"/>
        </w:rPr>
        <w:t>辣椒油的搜索结果_百度图片搜索. (n.d.). Retrieved October 22, 2021, from https://image.baidu.com/search/detail?ct=503316480&amp;z=0&amp;ipn=d&amp;word=%E8%BE%A3%E6%A4%92%E6%B2%B9&amp;step_word=&amp;hs=0&amp;pn=1&amp;spn=0&amp;di=8140&amp;pi=0&amp;rn=1&amp;tn=baiduimagedetail&amp;is=0%2C0&amp;istype=0&amp;ie=utf-8&amp;oe=utf-8&amp;in=&amp;cl=2&amp;lm=-1&amp;st=undefined&amp;cs=3358641354%2C946549036&amp;os=1568698003%2C2080499159&amp;simid=3494750244%2C275757761&amp;adpicid=0&amp;lpn=0&amp;ln=1821&amp;fr=&amp;fmq=1634934757590_R&amp;fm=&amp;ic=undefined&amp;s=undefined&amp;hd=undefined&amp;latest=undefined&amp;copyright=undefined&amp;se=&amp;sme=&amp;tab=0&amp;width=undefined&amp;height=undefined&amp;face=undefined&amp;ist=&amp;jit=&amp;cg=&amp;bdtype=0&amp;oriquery=&amp;objurl=https%3A%2F%2Fgimg2.baidu.com%2Fimage_search%2Fsrc%3Dhttp%3A%2F%2Fimg003.hc360.cn%2Fk2%2FM0A%2F8C%2F3C%2FsQ69805a2f7e15213ae3eaBC16C925af1e8.png%26ref</w:t>
      </w:r>
      <w:r w:rsidRPr="008614AE">
        <w:rPr>
          <w:rFonts w:ascii="SimSun" w:eastAsia="SimSun"/>
          <w:lang w:val="en-US"/>
        </w:rPr>
        <w:lastRenderedPageBreak/>
        <w:t>er%3Dhttp%3A%2F%2Fimg003.hc360.cn%26app%3D2002%26size%3Df9999%2C10000%26q%3Da80%26n%3D0%26g%3D0n%26fmt%3Djpeg%3Fsec%3D1637547298%26t%3Ddc85c5a35dd253e96599d5e1b172a099&amp;fromurl=ippr_z2C%24qAzdH3FAzdH3Fkdk_z%26e3Bivnma_z%26e3Bv54AzdH3FetjoPtvfAzdH3Ff7rrsyfjsu_rtvfAzdH3Fmbmcnc9d8_z%26e3Bip4s&amp;gsm=2&amp;rpstart=0&amp;rpnum=0&amp;islist=&amp;querylist=&amp;nojc=undefined&amp;dyTabStr=MCwzLDIsNiwxLDUsNCw4LDcsOQ%3D%3D</w:t>
      </w:r>
    </w:p>
    <w:p w14:paraId="6C23FB86" w14:textId="77777777" w:rsidR="008614AE" w:rsidRPr="008614AE" w:rsidRDefault="008614AE" w:rsidP="008614AE">
      <w:pPr>
        <w:pStyle w:val="Bibliography"/>
        <w:rPr>
          <w:rFonts w:ascii="SimSun" w:eastAsia="SimSun"/>
          <w:lang w:val="en-US"/>
        </w:rPr>
      </w:pPr>
      <w:r w:rsidRPr="008614AE">
        <w:rPr>
          <w:rFonts w:ascii="SimSun" w:eastAsia="SimSun"/>
          <w:lang w:val="en-US"/>
        </w:rPr>
        <w:t>鱼火锅的搜索结果_百度图片搜索. (n.d.). Retrieved October 22, 2021, from https://image.baidu.com/search/detail?ct=503316480&amp;z=0&amp;ipn=d&amp;word=%E9%B1%BC%E7%81%AB%E9%94%85&amp;step_word=&amp;hs=0&amp;pn=0&amp;spn=0&amp;di=187440&amp;pi=0&amp;rn=1&amp;tn=baiduimagedetail&amp;is=0%2C0&amp;istype=2&amp;ie=utf-8&amp;oe=utf-8&amp;in=&amp;cl=2&amp;lm=-1&amp;st=-1&amp;cs=1048033057%2C27186748&amp;os=2907353612%2C3663762738&amp;simid=4278536292%2C832411829&amp;adpicid=0&amp;lpn=0&amp;ln=1984&amp;fr=&amp;fmq=1634766334062_R&amp;fm=result&amp;ic=&amp;s=undefined&amp;hd=&amp;latest=&amp;copyright=&amp;se=&amp;sme=&amp;tab=0&amp;width=&amp;height=&amp;face=undefined&amp;ist=&amp;jit=&amp;cg=&amp;bdtype=0&amp;oriquery=&amp;objurl=https%3A%2F%2Fgimg2.baidu.com%2Fimage_search%2Fsrc%3Dhttp%3A%2F%2Fwww.ktui.cn%2Fwp-content%2Fuploads%2F2020%2F04%2F1578999837546890.jpg%26refer%3Dhttp%3A%2F%2Fwww.ktui.cn%26app%3D2002%26size%3Df9999%2C10000%26q%3Da80%26n%3D0%26g%3D0n%26fmt%3Djpeg%3Fsec%3D1637546983%26t%3D3f88a56fc66669815cc10d647d94bd66&amp;fromurl=ippr_z2C%24qAzdH3FAzdH3Fooo_z%26e3Bfzz5j_z%26e3BvgAzdH3Frjtx7gAzdH3FoiAzdH3FgjofAzdH3Fcc89a_z%26e3Bip4s&amp;gsm=1&amp;rpstart=0&amp;rpnum=0&amp;islist=&amp;querylist=&amp;nojc=undefined&amp;dyTabStr=MCwzLDIsNCwxLDUsNyw4LDYsOQ%3D%3D</w:t>
      </w:r>
    </w:p>
    <w:p w14:paraId="3B75265C" w14:textId="77777777" w:rsidR="008614AE" w:rsidRPr="008614AE" w:rsidRDefault="008614AE" w:rsidP="008614AE">
      <w:pPr>
        <w:pStyle w:val="Bibliography"/>
        <w:rPr>
          <w:rFonts w:ascii="SimSun" w:eastAsia="SimSun"/>
          <w:lang w:val="en-US"/>
        </w:rPr>
      </w:pPr>
      <w:r w:rsidRPr="008614AE">
        <w:rPr>
          <w:rFonts w:ascii="SimSun" w:eastAsia="SimSun"/>
          <w:lang w:val="en-US"/>
        </w:rPr>
        <w:t>鱿鱼图片_百度百科. (n.d.). Retrieved October 22, 2021, from https://baike.baidu.com/pic/%E9%B1%BF%E9%B1%BC/1025999/0/b58f8c5494eef01fa865dbd1edfe9925bc317db5?fr=lemma&amp;ct=single#aid=0&amp;pic=b58f8c5494eef01fa865dbd1edfe9925bc317db5</w:t>
      </w:r>
    </w:p>
    <w:p w14:paraId="184D79CE" w14:textId="77777777" w:rsidR="008614AE" w:rsidRPr="008614AE" w:rsidRDefault="008614AE" w:rsidP="008614AE">
      <w:pPr>
        <w:pStyle w:val="Bibliography"/>
        <w:rPr>
          <w:rFonts w:ascii="SimSun" w:eastAsia="SimSun"/>
          <w:lang w:val="en-US"/>
        </w:rPr>
      </w:pPr>
      <w:r w:rsidRPr="008614AE">
        <w:rPr>
          <w:rFonts w:ascii="SimSun" w:eastAsia="SimSun"/>
          <w:lang w:val="en-US"/>
        </w:rPr>
        <w:lastRenderedPageBreak/>
        <w:t>麻油的搜索结果_百度图片搜索. (n.d.). Retrieved October 22, 2021, from https://image.baidu.com/search/detail?ct=503316480&amp;z=0&amp;ipn=d&amp;word=%E9%BA%BB%E6%B2%B9&amp;step_word=&amp;hs=0&amp;pn=48&amp;spn=0&amp;di=880&amp;pi=0&amp;rn=1&amp;tn=baiduimagedetail&amp;is=0%2C0&amp;istype=2&amp;ie=utf-8&amp;oe=utf-8&amp;in=&amp;cl=2&amp;lm=-1&amp;st=-1&amp;cs=1315596092%2C3462809967&amp;os=2573573746%2C4164795326&amp;simid=4120075002%2C624902206&amp;adpicid=0&amp;lpn=0&amp;ln=1643&amp;fr=&amp;fmq=1634933760744_R&amp;fm=detail&amp;ic=0&amp;s=undefined&amp;hd=undefined&amp;latest=undefined&amp;copyright=undefined&amp;se=&amp;sme=&amp;tab=0&amp;width=&amp;height=&amp;face=undefined&amp;ist=&amp;jit=&amp;cg=&amp;bdtype=0&amp;oriquery=&amp;objurl=https%3A%2F%2Fgimg2.baidu.com%2Fimage_search%2Fsrc%3Dhttp%3A%2F%2Fpic111.huitu.com%2Fres%2F20181109%2F1873621_20181109164027995070_1.jpg%26refer%3Dhttp%3A%2F%2Fpic111.huitu.com%26app%3D2002%26size%3Df9999%2C10000%26q%3Da80%26n%3D0%26g%3D0n%26fmt%3Djpeg%3Fsec%3D1637547268%26t%3Db811661cf0856d54620a5d805f43b139&amp;fromurl=ippr_z2C%24qAzdH3FAzdH3Fooo_z%26e3Bgtrtv_z%26e3Bv54AzdH3F1jpwtsAzdH3Fi7tp7AzdH3Fda8b88alAzdH3F8m9ad0llca0a_z%26e3Bip4s&amp;gsm=31&amp;rpstart=0&amp;rpnum=0&amp;islist=&amp;querylist=&amp;nojc=undefined</w:t>
      </w:r>
    </w:p>
    <w:p w14:paraId="6F469A44" w14:textId="77777777" w:rsidR="008614AE" w:rsidRPr="008614AE" w:rsidRDefault="008614AE" w:rsidP="008614AE">
      <w:pPr>
        <w:pStyle w:val="Bibliography"/>
        <w:rPr>
          <w:rFonts w:ascii="SimSun" w:eastAsia="SimSun"/>
          <w:lang w:val="en-US"/>
        </w:rPr>
      </w:pPr>
      <w:r w:rsidRPr="008614AE">
        <w:rPr>
          <w:rFonts w:ascii="SimSun" w:eastAsia="SimSun"/>
          <w:lang w:val="en-US"/>
        </w:rPr>
        <w:t>麻辣重庆火锅图片免费下载_PNG素材_编号1xrid3jm1_图精灵. (n.d.). Retrieved October 22, 2021, from http://616pic.com/sucai/1xrid3jm1.html</w:t>
      </w:r>
    </w:p>
    <w:p w14:paraId="47A42A44" w14:textId="46618119" w:rsidR="00FF540C" w:rsidRPr="00FF540C" w:rsidRDefault="008614AE" w:rsidP="00FF540C">
      <w:pPr>
        <w:rPr>
          <w:rFonts w:hint="eastAsia"/>
          <w:lang w:val="en-CA"/>
        </w:rPr>
      </w:pPr>
      <w:r>
        <w:rPr>
          <w:lang w:val="en-CA"/>
        </w:rPr>
        <w:fldChar w:fldCharType="end"/>
      </w:r>
    </w:p>
    <w:sectPr w:rsidR="00FF540C" w:rsidRPr="00FF540C">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BC7"/>
    <w:multiLevelType w:val="multilevel"/>
    <w:tmpl w:val="44BC4392"/>
    <w:lvl w:ilvl="0">
      <w:start w:val="1"/>
      <w:numFmt w:val="bullet"/>
      <w:lvlText w:val="●"/>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AE7489C"/>
    <w:multiLevelType w:val="multilevel"/>
    <w:tmpl w:val="8F32D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FC55375"/>
    <w:multiLevelType w:val="multilevel"/>
    <w:tmpl w:val="E0ACC2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2897487"/>
    <w:multiLevelType w:val="multilevel"/>
    <w:tmpl w:val="472A78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ECC3CEA"/>
    <w:multiLevelType w:val="multilevel"/>
    <w:tmpl w:val="21A4FE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958"/>
    <w:rsid w:val="001C1790"/>
    <w:rsid w:val="00700958"/>
    <w:rsid w:val="00750C6A"/>
    <w:rsid w:val="008614AE"/>
    <w:rsid w:val="00B41BF1"/>
    <w:rsid w:val="00C92DED"/>
    <w:rsid w:val="00D4235D"/>
    <w:rsid w:val="00FF540C"/>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E1C239C"/>
  <w15:docId w15:val="{163F7FE7-5F98-7944-B8D7-8D959432A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zh-C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character" w:styleId="Hyperlink">
    <w:name w:val="Hyperlink"/>
    <w:basedOn w:val="DefaultParagraphFont"/>
    <w:uiPriority w:val="99"/>
    <w:unhideWhenUsed/>
    <w:rsid w:val="00C92DED"/>
    <w:rPr>
      <w:color w:val="0000FF" w:themeColor="hyperlink"/>
      <w:u w:val="single"/>
    </w:rPr>
  </w:style>
  <w:style w:type="character" w:styleId="UnresolvedMention">
    <w:name w:val="Unresolved Mention"/>
    <w:basedOn w:val="DefaultParagraphFont"/>
    <w:uiPriority w:val="99"/>
    <w:semiHidden/>
    <w:unhideWhenUsed/>
    <w:rsid w:val="00C92DED"/>
    <w:rPr>
      <w:color w:val="605E5C"/>
      <w:shd w:val="clear" w:color="auto" w:fill="E1DFDD"/>
    </w:rPr>
  </w:style>
  <w:style w:type="paragraph" w:styleId="Bibliography">
    <w:name w:val="Bibliography"/>
    <w:basedOn w:val="Normal"/>
    <w:next w:val="Normal"/>
    <w:uiPriority w:val="37"/>
    <w:unhideWhenUsed/>
    <w:rsid w:val="008614A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616pic.com/sucai/z62i6y5p1.html" TargetMode="External"/><Relationship Id="rId42" Type="http://schemas.openxmlformats.org/officeDocument/2006/relationships/image" Target="media/image19.jpg"/><Relationship Id="rId47" Type="http://schemas.openxmlformats.org/officeDocument/2006/relationships/hyperlink" Target="https://cdn.pixabay.com/photo/2021/10/18/09/30/vegetable-6720516_960_720.jpg" TargetMode="External"/><Relationship Id="rId63" Type="http://schemas.openxmlformats.org/officeDocument/2006/relationships/hyperlink" Target="https://image.baidu.com/search/detail?ct=503316480&amp;z=0&amp;ipn=d&amp;word=%E8%BE%A3%E6%A4%92%E6%B2%B9&amp;step_word=&amp;hs=0&amp;pn=1&amp;spn=0&amp;di=8140&amp;pi=0&amp;rn=1&amp;tn=baiduimagedetail&amp;is=0%2C0&amp;istype=0&amp;ie=utf-8&amp;oe=utf-8&amp;in=&amp;cl=2&amp;lm=-1&amp;st=undefined&amp;cs=3358641354%2C946549036&amp;os=1568698003%2C2080499159&amp;simid=3494750244%2C275757761&amp;adpicid=0&amp;lpn=0&amp;ln=1821&amp;fr=&amp;fmq=1634934757590_R&amp;fm=&amp;ic=undefined&amp;s=undefined&amp;hd=undefined&amp;latest=undefined&amp;copyright=undefined&amp;se=&amp;sme=&amp;tab=0&amp;width=undefined&amp;height=undefined&amp;face=undefined&amp;ist=&amp;jit=&amp;cg=&amp;bdtype=0&amp;oriquery=&amp;objurl=https%3A%2F%2Fgimg2.baidu.com%2Fimage_search%2Fsrc%3Dhttp%3A%2F%2Fimg003.hc360.cn%2Fk2%2FM0A%2F8C%2F3C%2FsQ69805a2f7e15213ae3eaBC16C925af1e8.png%26refer%3Dhttp%3A%2F%2Fimg003.hc360.cn%26app%3D2002%26size%3Df9999%2C10000%26q%3Da80%26n%3D0%26g%3D0n%26fmt%3Djpeg%3Fsec%3D1637526776%26t%3D455df7e6d1a937eb8d37797c1641ce1c&amp;fromurl=ippr_z2C%24qAzdH3FAzdH3Fkdk_z%26e3Bivnma_z%26e3Bv54AzdH3FetjoPtvfAzdH3Ff7rrsyfjsu_rtvfAzdH3Fmbmcnc9d8_z%26e3Bip4s&amp;gsm=2&amp;rpstart=0&amp;rpnum=0&amp;islist=&amp;querylist=&amp;nojc=undefined&amp;dyTabStr=MCwzLDIsNiwxLDUsNCw4LDcsOQ%3D%3D" TargetMode="External"/><Relationship Id="rId68" Type="http://schemas.openxmlformats.org/officeDocument/2006/relationships/hyperlink" Target="https://pixabay.com/zh/photos/pepsi-brand-banner-poster-734274/" TargetMode="External"/><Relationship Id="rId84" Type="http://schemas.openxmlformats.org/officeDocument/2006/relationships/hyperlink" Target="https://pixabay.com/photos/punch-apple-apples-apple-juice-1866178/" TargetMode="External"/><Relationship Id="rId89" Type="http://schemas.openxmlformats.org/officeDocument/2006/relationships/hyperlink" Target="https://pixabay.com/?utm_source=link-attribution&amp;utm_medium=referral&amp;utm_campaign=image&amp;utm_content=791167" TargetMode="External"/><Relationship Id="rId16" Type="http://schemas.openxmlformats.org/officeDocument/2006/relationships/image" Target="media/image6.jpg"/><Relationship Id="rId11" Type="http://schemas.openxmlformats.org/officeDocument/2006/relationships/hyperlink" Target="https://www.shutterstock.com/zh/image-photo/pork-bone-boiled-rice-bowl-out-1759047440" TargetMode="External"/><Relationship Id="rId32" Type="http://schemas.openxmlformats.org/officeDocument/2006/relationships/image" Target="media/image14.png"/><Relationship Id="rId37" Type="http://schemas.openxmlformats.org/officeDocument/2006/relationships/hyperlink" Target="https://cdn.pixabay.com/photo/2015/03/23/08/04/cucumber-685704_960_720.jpg" TargetMode="External"/><Relationship Id="rId53" Type="http://schemas.openxmlformats.org/officeDocument/2006/relationships/hyperlink" Target="https://gimg2.baidu.com/image_search/src=http%3A%2F%2Finews.gtimg.com%2Fnewsapp_match%2F0%2F10966604989%2F0.jpg&amp;refer=http%3A%2F%2Finews.gtimg.com&amp;app=2002&amp;size=f9999,10000&amp;q=a80&amp;n=0&amp;g=0n&amp;fmt=jpeg?sec=1637528642&amp;t=45b26d831e2e3b98134c545917d519ab" TargetMode="External"/><Relationship Id="rId58" Type="http://schemas.openxmlformats.org/officeDocument/2006/relationships/image" Target="media/image27.png"/><Relationship Id="rId74" Type="http://schemas.openxmlformats.org/officeDocument/2006/relationships/hyperlink" Target="https://pixabay.com/users/stevepb-282134/?utm_source=link-attribution&amp;utm_medium=referral&amp;utm_campaign=image&amp;utm_content=1614822" TargetMode="External"/><Relationship Id="rId79" Type="http://schemas.openxmlformats.org/officeDocument/2006/relationships/hyperlink" Target="https://pixabay.com/?utm_source=link-attribution&amp;utm_medium=referral&amp;utm_campaign=image&amp;utm_content=907124" TargetMode="External"/><Relationship Id="rId5" Type="http://schemas.openxmlformats.org/officeDocument/2006/relationships/image" Target="media/image1.jpg"/><Relationship Id="rId90" Type="http://schemas.openxmlformats.org/officeDocument/2006/relationships/hyperlink" Target="https://pixabay.com/photos/table-chairs-chair-restaurant-791167/" TargetMode="External"/><Relationship Id="rId95" Type="http://schemas.openxmlformats.org/officeDocument/2006/relationships/hyperlink" Target="mailto:treasurepot@gmail.com" TargetMode="External"/><Relationship Id="rId22" Type="http://schemas.openxmlformats.org/officeDocument/2006/relationships/image" Target="media/image9.jpg"/><Relationship Id="rId27" Type="http://schemas.openxmlformats.org/officeDocument/2006/relationships/hyperlink" Target="https://baike.baidu.com/pic/%E8%99%BE/65649/22012181/cc11728b4710b91294cea1a4c9fdfc0392452258?fr=lemma&amp;ct=cover" TargetMode="External"/><Relationship Id="rId43" Type="http://schemas.openxmlformats.org/officeDocument/2006/relationships/hyperlink" Target="https://cdn.pixabay.com/photo/2018/02/13/19/01/radish-3151347_960_720.jpg" TargetMode="External"/><Relationship Id="rId48" Type="http://schemas.openxmlformats.org/officeDocument/2006/relationships/image" Target="media/image22.jpg"/><Relationship Id="rId64" Type="http://schemas.openxmlformats.org/officeDocument/2006/relationships/image" Target="media/image30.png"/><Relationship Id="rId69" Type="http://schemas.openxmlformats.org/officeDocument/2006/relationships/image" Target="media/image32.jpg"/><Relationship Id="rId80" Type="http://schemas.openxmlformats.org/officeDocument/2006/relationships/hyperlink" Target="https://pixabay.com/photos/lime-drink-glass-club-soda-907124/" TargetMode="External"/><Relationship Id="rId85" Type="http://schemas.openxmlformats.org/officeDocument/2006/relationships/image" Target="media/image36.jpg"/><Relationship Id="rId3" Type="http://schemas.openxmlformats.org/officeDocument/2006/relationships/settings" Target="settings.xml"/><Relationship Id="rId12" Type="http://schemas.openxmlformats.org/officeDocument/2006/relationships/image" Target="media/image4.jpg"/><Relationship Id="rId17" Type="http://schemas.openxmlformats.org/officeDocument/2006/relationships/hyperlink" Target="https://www.nipic.com/show/4897557.html" TargetMode="External"/><Relationship Id="rId25" Type="http://schemas.openxmlformats.org/officeDocument/2006/relationships/hyperlink" Target="https://gimg2.baidu.com/image_search/src=http%3A%2F%2Fwww.cq67.com%2Fuploads%2F2015122526%2F1418800065_56875.jpg&amp;refer=http%3A%2F%2Fwww.cq67.com&amp;app=2002&amp;size=f9999,10000&amp;q=a80&amp;n=0&amp;g=0n&amp;fmt=jpeg?sec=1637528358&amp;t=2a44693deb08fe180fc534d95ba89c63" TargetMode="External"/><Relationship Id="rId33" Type="http://schemas.openxmlformats.org/officeDocument/2006/relationships/hyperlink" Target="https://baike.baidu.com/pic/%E8%9F%B9%E6%A3%92/249331/1/7aec54e736d12f2e49b813ca45c2d562843568df?fr=lemma&amp;ct=single" TargetMode="External"/><Relationship Id="rId38" Type="http://schemas.openxmlformats.org/officeDocument/2006/relationships/image" Target="media/image17.jpg"/><Relationship Id="rId46" Type="http://schemas.openxmlformats.org/officeDocument/2006/relationships/image" Target="media/image21.jpg"/><Relationship Id="rId59" Type="http://schemas.openxmlformats.org/officeDocument/2006/relationships/hyperlink" Target="http://616pic.com/sucai/13gieej0d.html" TargetMode="External"/><Relationship Id="rId67" Type="http://schemas.openxmlformats.org/officeDocument/2006/relationships/hyperlink" Target="https://pixabay.com/?utm_source=link-attribution&amp;utm_medium=referral&amp;utm_campaign=image&amp;utm_content=5016273" TargetMode="External"/><Relationship Id="rId20" Type="http://schemas.openxmlformats.org/officeDocument/2006/relationships/image" Target="media/image8.jpg"/><Relationship Id="rId41" Type="http://schemas.openxmlformats.org/officeDocument/2006/relationships/hyperlink" Target="https://i.pinimg.com/736x/70/9b/0c/709b0c0c9f6bd553096f82d5b9a7bc28.jpg" TargetMode="External"/><Relationship Id="rId54" Type="http://schemas.openxmlformats.org/officeDocument/2006/relationships/image" Target="media/image25.jpg"/><Relationship Id="rId62" Type="http://schemas.openxmlformats.org/officeDocument/2006/relationships/image" Target="media/image29.png"/><Relationship Id="rId70" Type="http://schemas.openxmlformats.org/officeDocument/2006/relationships/hyperlink" Target="https://pixabay.com/users/5075933-5075933/?utm_source=link-attribution&amp;utm_medium=referral&amp;utm_campaign=image&amp;utm_content=5016273" TargetMode="External"/><Relationship Id="rId75" Type="http://schemas.openxmlformats.org/officeDocument/2006/relationships/hyperlink" Target="https://pixabay.com/?utm_source=link-attribution&amp;utm_medium=referral&amp;utm_campaign=image&amp;utm_content=1614822" TargetMode="External"/><Relationship Id="rId83" Type="http://schemas.openxmlformats.org/officeDocument/2006/relationships/hyperlink" Target="https://pixabay.com/?utm_source=link-attribution&amp;utm_medium=referral&amp;utm_campaign=image&amp;utm_content=1866178" TargetMode="External"/><Relationship Id="rId88" Type="http://schemas.openxmlformats.org/officeDocument/2006/relationships/hyperlink" Target="https://pixabay.com/users/kaboompics-1013994/?utm_source=link-attribution&amp;utm_medium=referral&amp;utm_campaign=image&amp;utm_content=791167" TargetMode="External"/><Relationship Id="rId91" Type="http://schemas.openxmlformats.org/officeDocument/2006/relationships/image" Target="media/image38.png"/><Relationship Id="rId96" Type="http://schemas.openxmlformats.org/officeDocument/2006/relationships/image" Target="media/image40.jpg"/><Relationship Id="rId1" Type="http://schemas.openxmlformats.org/officeDocument/2006/relationships/numbering" Target="numbering.xml"/><Relationship Id="rId6" Type="http://schemas.openxmlformats.org/officeDocument/2006/relationships/hyperlink" Target="http://616pic.com/sucai/1xrid3jm1.html" TargetMode="External"/><Relationship Id="rId15" Type="http://schemas.openxmlformats.org/officeDocument/2006/relationships/hyperlink" Target="https://pixabay.com/zh/photos/meat-lamb-roll-food-chinese-food-1162087/" TargetMode="External"/><Relationship Id="rId23" Type="http://schemas.openxmlformats.org/officeDocument/2006/relationships/hyperlink" Target="http://616pic.com/sucai/1m9ie4mnv.html" TargetMode="External"/><Relationship Id="rId28" Type="http://schemas.openxmlformats.org/officeDocument/2006/relationships/image" Target="media/image12.png"/><Relationship Id="rId36" Type="http://schemas.openxmlformats.org/officeDocument/2006/relationships/image" Target="media/image16.jpg"/><Relationship Id="rId49" Type="http://schemas.openxmlformats.org/officeDocument/2006/relationships/hyperlink" Target="https://www.jucanw.com/UploadFiles/2017/2/2017071217393086664.jpg" TargetMode="External"/><Relationship Id="rId57" Type="http://schemas.openxmlformats.org/officeDocument/2006/relationships/hyperlink" Target="https://pixabay.com/photos/garlic-organic-fresh-vegetable-1374329/" TargetMode="External"/><Relationship Id="rId10" Type="http://schemas.openxmlformats.org/officeDocument/2006/relationships/hyperlink" Target="https://www.shutterstock.com/zh/image-photo/pork-bone-boiled-rice-bowl-out-1759047440" TargetMode="External"/><Relationship Id="rId31" Type="http://schemas.openxmlformats.org/officeDocument/2006/relationships/hyperlink" Target="https://baike.baidu.com/pic/%E9%B1%BF%E9%B1%BC/1025999/0/b58f8c5494eef01fa865dbd1edfe9925bc317db5?fr=lemma&amp;ct=single" TargetMode="External"/><Relationship Id="rId44" Type="http://schemas.openxmlformats.org/officeDocument/2006/relationships/image" Target="media/image20.jpg"/><Relationship Id="rId52" Type="http://schemas.openxmlformats.org/officeDocument/2006/relationships/image" Target="media/image24.jpg"/><Relationship Id="rId60" Type="http://schemas.openxmlformats.org/officeDocument/2006/relationships/image" Target="media/image28.png"/><Relationship Id="rId65" Type="http://schemas.openxmlformats.org/officeDocument/2006/relationships/hyperlink" Target="https://image.baidu.com/search/detail?ct=503316480&amp;z=0&amp;ipn=d&amp;word=%E7%89%9B%E8%82%89%E9%85%B1&amp;step_word=&amp;hs=0&amp;pn=0&amp;spn=0&amp;di=202070&amp;pi=0&amp;rn=1&amp;tn=baiduimagedetail&amp;is=0%2C0&amp;istype=0&amp;ie=utf-8&amp;oe=utf-8&amp;in=&amp;cl=2&amp;lm=-1&amp;st=undefined&amp;cs=3559725035%2C3818680099&amp;os=2599464775%2C3716759718&amp;simid=3408568703%2C242154813&amp;adpicid=0&amp;lpn=0&amp;ln=1886&amp;fr=&amp;fmq=1634935071845_R&amp;fm=&amp;ic=undefined&amp;s=undefined&amp;hd=undefined&amp;latest=undefined&amp;copyright=undefined&amp;se=&amp;sme=&amp;tab=0&amp;width=undefined&amp;height=undefined&amp;face=undefined&amp;ist=&amp;jit=&amp;cg=&amp;bdtype=0&amp;oriquery=&amp;objurl=https%3A%2F%2Fgimg2.baidu.com%2Fimage_search%2Fsrc%3Dhttp%3A%2F%2Fimg11.360buyimg.com%2Fn0%2Fjfs%2Ft1%2F104952%2F32%2F14656%2F125220%2F5e6861c3Eb66015f9%2F34de758b6bbe29ba.jpg%26refer%3Dhttp%3A%2F%2Fimg11.360buyimg.com%26app%3D2002%26size%3Df9999%2C10000%26q%3Da80%26n%3D0%26g%3D0n%26fmt%3Djpeg%3Fsec%3D1637527157%26t%3Db6305347d5345fa6abd1e099fd61a8a4&amp;fromurl=ippr_z2C%24qAzdH3FAzdH3Fooo_z%26e3B46fi7i7w_z%26e3BgjpAzdH3Ffirupy27i26p22AzdH3F&amp;gsm=1&amp;rpstart=0&amp;rpnum=0&amp;islist=&amp;querylist=&amp;nojc=undefined&amp;dyTabStr=MCwzLDIsNiwxLDQsNSw4LDcsOQ%3D%3D" TargetMode="External"/><Relationship Id="rId73" Type="http://schemas.openxmlformats.org/officeDocument/2006/relationships/image" Target="media/image33.jpg"/><Relationship Id="rId78" Type="http://schemas.openxmlformats.org/officeDocument/2006/relationships/hyperlink" Target="https://pixabay.com/users/stevepb-282134/?utm_source=link-attribution&amp;utm_medium=referral&amp;utm_campaign=image&amp;utm_content=907124" TargetMode="External"/><Relationship Id="rId81" Type="http://schemas.openxmlformats.org/officeDocument/2006/relationships/image" Target="media/image35.jpg"/><Relationship Id="rId86" Type="http://schemas.openxmlformats.org/officeDocument/2006/relationships/hyperlink" Target="https://pixabay.com/photos/beef-meat-beef-hotpot-food-cuisine-5916072/" TargetMode="External"/><Relationship Id="rId94" Type="http://schemas.openxmlformats.org/officeDocument/2006/relationships/hyperlink" Target="https://fpg.roomsketcher.com/image/topic/24/image/Restaurant-3D-Floor-Plan.jpg" TargetMode="External"/><Relationship Id="rId9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3" Type="http://schemas.openxmlformats.org/officeDocument/2006/relationships/hyperlink" Target="http://qcloud.dpfile.com/pc/0fazTSXBltE8NS2E8FC1zSK7XzYmz2NOFFE7kE-4_Vt8ho6p7_gxi8ZVgPTI1Cd2joJrvItByyS4HHaWdXyO_DrXIaWutJls2xCVbatkhjUNNiIYVnHvzugZCuBITtvjski7YaLlHpkrQUr5euoQrg.jpg" TargetMode="External"/><Relationship Id="rId18" Type="http://schemas.openxmlformats.org/officeDocument/2006/relationships/image" Target="media/image7.jpg"/><Relationship Id="rId39" Type="http://schemas.openxmlformats.org/officeDocument/2006/relationships/hyperlink" Target="https://cdn.pixabay.com/photo/2016/12/21/04/12/side-dish-1922178_960_720.jpg" TargetMode="External"/><Relationship Id="rId34" Type="http://schemas.openxmlformats.org/officeDocument/2006/relationships/image" Target="media/image15.png"/><Relationship Id="rId50" Type="http://schemas.openxmlformats.org/officeDocument/2006/relationships/image" Target="media/image23.jpg"/><Relationship Id="rId55" Type="http://schemas.openxmlformats.org/officeDocument/2006/relationships/hyperlink" Target="https://gimg2.baidu.com/image_search/src=http%3A%2F%2Fimg.022sunny.com%2F2020%2F01%2FY9OTzVw9S8Zx.png&amp;refer=http%3A%2F%2Fimg.022sunny.com&amp;app=2002&amp;size=f9999,10000&amp;q=a80&amp;n=0&amp;g=0n&amp;fmt=jpeg?sec=1637528802&amp;t=f1cf04aba9d5775c212e00e11aa78755" TargetMode="External"/><Relationship Id="rId76" Type="http://schemas.openxmlformats.org/officeDocument/2006/relationships/hyperlink" Target="https://pixabay.com/photos/fresh-orange-juice-squeezed-1614822/" TargetMode="External"/><Relationship Id="rId97" Type="http://schemas.openxmlformats.org/officeDocument/2006/relationships/hyperlink" Target="https://pixabay.com/?utm_source=link-attribution&amp;utm_medium=referral&amp;utm_campaign=image&amp;utm_content=791167" TargetMode="External"/><Relationship Id="rId7" Type="http://schemas.openxmlformats.org/officeDocument/2006/relationships/image" Target="media/image2.jpg"/><Relationship Id="rId71" Type="http://schemas.openxmlformats.org/officeDocument/2006/relationships/hyperlink" Target="https://pixabay.com/?utm_source=link-attribution&amp;utm_medium=referral&amp;utm_campaign=image&amp;utm_content=5016273" TargetMode="External"/><Relationship Id="rId92" Type="http://schemas.openxmlformats.org/officeDocument/2006/relationships/hyperlink" Target="https://unsplash.com/photos/FMh5o5m5N9E" TargetMode="External"/><Relationship Id="rId2" Type="http://schemas.openxmlformats.org/officeDocument/2006/relationships/styles" Target="styles.xml"/><Relationship Id="rId29" Type="http://schemas.openxmlformats.org/officeDocument/2006/relationships/hyperlink" Target="https://baike.baidu.com/pic/%E6%89%87%E8%B4%9D/1047097/0/4ec2d5628535e5ddac76acf377c6a7efce1b6247?fr=lemma&amp;ct=single" TargetMode="External"/><Relationship Id="rId24" Type="http://schemas.openxmlformats.org/officeDocument/2006/relationships/image" Target="media/image10.jpg"/><Relationship Id="rId40" Type="http://schemas.openxmlformats.org/officeDocument/2006/relationships/image" Target="media/image18.jpg"/><Relationship Id="rId45" Type="http://schemas.openxmlformats.org/officeDocument/2006/relationships/hyperlink" Target="https://cdn.pixabay.com/photo/2016/03/10/18/44/top-view-1248955_960_720.jpg" TargetMode="External"/><Relationship Id="rId66" Type="http://schemas.openxmlformats.org/officeDocument/2006/relationships/image" Target="media/image31.jpg"/><Relationship Id="rId87" Type="http://schemas.openxmlformats.org/officeDocument/2006/relationships/image" Target="media/image37.jpg"/><Relationship Id="rId61" Type="http://schemas.openxmlformats.org/officeDocument/2006/relationships/hyperlink" Target="https://image.baidu.com/search/detail?ct=503316480&amp;z=0&amp;ipn=d&amp;word=%E9%BA%BB%E6%B2%B9&amp;step_word=&amp;hs=0&amp;pn=48&amp;spn=0&amp;di=880&amp;pi=0&amp;rn=1&amp;tn=baiduimagedetail&amp;is=0%2C0&amp;istype=2&amp;ie=utf-8&amp;oe=utf-8&amp;in=&amp;cl=2&amp;lm=-1&amp;st=-1&amp;cs=1315596092%2C3462809967&amp;os=2573573746%2C4164795326&amp;simid=4120075002%2C624902206&amp;adpicid=0&amp;lpn=0&amp;ln=1643&amp;fr=&amp;fmq=1634933760744_R&amp;fm=detail&amp;ic=0&amp;s=undefined&amp;hd=undefined&amp;latest=undefined&amp;copyright=undefined&amp;se=&amp;sme=&amp;tab=0&amp;width=&amp;height=&amp;face=undefined&amp;ist=&amp;jit=&amp;cg=&amp;bdtype=0&amp;oriquery=&amp;objurl=https%3A%2F%2Fgimg2.baidu.com%2Fimage_search%2Fsrc%3Dhttp%3A%2F%2Fpic111.huitu.com%2Fres%2F20181109%2F1873621_20181109164027995070_1.jpg%26refer%3Dhttp%3A%2F%2Fpic111.huitu.com%26app%3D2002%26size%3Df9999%2C10000%26q%3Da80%26n%3D0%26g%3D0n%26fmt%3Djpeg%3Fsec%3D1637525805%26t%3D40ba09ba53525d6a37541a8d66f91299&amp;fromurl=ippr_z2C%24qAzdH3FAzdH3Fooo_z%26e3Bgtrtv_z%26e3Bv54AzdH3F1jpwtsAzdH3Fi7tp7AzdH3Fda8b88alAzdH3F8m9ad0llca0a_z%26e3Bip4s&amp;gsm=2d&amp;rpstart=0&amp;rpnum=0&amp;islist=&amp;querylist=&amp;nojc=undefined" TargetMode="External"/><Relationship Id="rId82" Type="http://schemas.openxmlformats.org/officeDocument/2006/relationships/hyperlink" Target="https://pixabay.com/users/einladung_zum_essen-3625323/?utm_source=link-attribution&amp;utm_medium=referral&amp;utm_campaign=image&amp;utm_content=1866178" TargetMode="External"/><Relationship Id="rId19" Type="http://schemas.openxmlformats.org/officeDocument/2006/relationships/hyperlink" Target="https://www.nipic.com/show/11808822.html" TargetMode="External"/><Relationship Id="rId14" Type="http://schemas.openxmlformats.org/officeDocument/2006/relationships/image" Target="media/image5.jpg"/><Relationship Id="rId30" Type="http://schemas.openxmlformats.org/officeDocument/2006/relationships/image" Target="media/image13.png"/><Relationship Id="rId35" Type="http://schemas.openxmlformats.org/officeDocument/2006/relationships/hyperlink" Target="https://image.baidu.com/search/detail?ct=503316480&amp;z=0&amp;ipn=d&amp;word=%E9%B1%BC%E7%81%AB%E9%94%85&amp;step_word=&amp;hs=0&amp;pn=0&amp;spn=0&amp;di=187440&amp;pi=0&amp;rn=1&amp;tn=baiduimagedetail&amp;is=0%2C0&amp;istype=2&amp;ie=utf-8&amp;oe=utf-8&amp;in=&amp;cl=2&amp;lm=-1&amp;st=-1&amp;cs=1048033057%2C27186748&amp;os=2907353612%2C3663762738&amp;simid=4278536292%2C832411829&amp;adpicid=0&amp;lpn=0&amp;ln=1984&amp;fr=&amp;fmq=1634766334062_R&amp;fm=result&amp;ic=&amp;s=undefined&amp;hd=&amp;latest=&amp;copyright=&amp;se=&amp;sme=&amp;tab=0&amp;width=&amp;height=&amp;face=undefined&amp;ist=&amp;jit=&amp;cg=&amp;bdtype=0&amp;oriquery=&amp;objurl=https%3A%2F%2Fgimg2.baidu.com%2Fimage_search%2Fsrc%3Dhttp%3A%2F%2Fwww.ktui.cn%2Fwp-content%2Fuploads%2F2020%2F04%2F1578999837546890.jpg%26refer%3Dhttp%3A%2F%2Fwww.ktui.cn%26app%3D2002%26size%3Df9999%2C10000%26q%3Da80%26n%3D0%26g%3D0n%26fmt%3Djpeg%3Fsec%3D1637358365%26t%3D4dd355285430cfb457fcf13cfceb41a3&amp;fromurl=ippr_z2C%24qAzdH3FAzdH3Fooo_z%26e3Bfzz5j_z%26e3BvgAzdH3Frjtx7gAzdH3FoiAzdH3FgjofAzdH3Fcc89a_z%26e3Bip4s&amp;gsm=1&amp;rpstart=0&amp;rpnum=0&amp;islist=&amp;querylist=&amp;nojc=undefined&amp;dyTabStr=MCwzLDIsNCwxLDUsNyw4LDYsOQ%3D%3D" TargetMode="External"/><Relationship Id="rId56" Type="http://schemas.openxmlformats.org/officeDocument/2006/relationships/image" Target="media/image26.jpg"/><Relationship Id="rId77" Type="http://schemas.openxmlformats.org/officeDocument/2006/relationships/image" Target="media/image34.jpg"/><Relationship Id="rId100" Type="http://schemas.openxmlformats.org/officeDocument/2006/relationships/theme" Target="theme/theme1.xml"/><Relationship Id="rId8" Type="http://schemas.openxmlformats.org/officeDocument/2006/relationships/hyperlink" Target="https://image.baidu.com/search/detail?ct=503316480&amp;z=0&amp;ipn=d&amp;word=%E7%95%AA%E8%8C%84%E6%B1%A4%E5%BA%95%E5%9B%BE%E7%89%87&amp;step_word=&amp;hs=0&amp;pn=0&amp;spn=0&amp;di=127710&amp;pi=0&amp;rn=1&amp;tn=baiduimagedetail&amp;is=0%2C0&amp;istype=0&amp;ie=utf-8&amp;oe=utf-8&amp;in=&amp;cl=2&amp;lm=-1&amp;st=undefined&amp;cs=3300607653%2C4073655397&amp;os=3069888121%2C840547364&amp;simid=42096681%2C587812203&amp;adpicid=0&amp;lpn=0&amp;ln=1258&amp;fr=&amp;fmq=1634937232400_R&amp;fm=&amp;ic=undefined&amp;s=undefined&amp;hd=undefined&amp;latest=undefined&amp;copyright=undefined&amp;se=&amp;sme=&amp;tab=0&amp;width=undefined&amp;height=undefined&amp;face=undefined&amp;ist=&amp;jit=&amp;cg=&amp;bdtype=0&amp;oriquery=&amp;objurl=https%3A%2F%2Fgimg2.baidu.com%2Fimage_search%2Fsrc%3Dhttp%3A%2F%2Fimg001.hc360.cn%2Fm6%2FM01%2FC3%2F79%2FwKhQolc0QRuEfIt4AAAAAKhMYp4584.jpg%26refer%3Dhttp%3A%2F%2Fimg001.hc360.cn%26app%3D2002%26size%3Df9999%2C10000%26q%3Da80%26n%3D0%26g%3D0n%26fmt%3Djpeg%3Fsec%3D1637529241%26t%3D1fa1ac9cddc625b055d0d9dd131f74ab&amp;fromurl=ippr_z2C%24qAzdH3FAzdH3Fkdk_z%26e3Bivnma_z%26e3Bv54AzdH3Ff7rrsyfjsuAzdH3Fcc08bl8m9_z%26e3Bip4s&amp;gsm=1&amp;rpstart=0&amp;rpnum=0&amp;islist=&amp;querylist=&amp;nojc=undefined&amp;dyTabStr=MCwzLDYsMiw0LDEsNSw3LDgsOQ%3D%3D" TargetMode="External"/><Relationship Id="rId51" Type="http://schemas.openxmlformats.org/officeDocument/2006/relationships/hyperlink" Target="https://cdn.pixabay.com/photo/2019/03/26/01/14/tofu-4081697_960_720.jpg" TargetMode="External"/><Relationship Id="rId72" Type="http://schemas.openxmlformats.org/officeDocument/2006/relationships/hyperlink" Target="https://pixabay.com/photos/pepsi-brand-banner-poster-734274/" TargetMode="External"/><Relationship Id="rId93" Type="http://schemas.openxmlformats.org/officeDocument/2006/relationships/image" Target="media/image39.png"/><Relationship Id="rId98" Type="http://schemas.openxmlformats.org/officeDocument/2006/relationships/hyperlink" Target="https://pixabay.com/photos/resort-beach-seaside-resort-44718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34</Pages>
  <Words>12661</Words>
  <Characters>72168</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唐 而笑</cp:lastModifiedBy>
  <cp:revision>7</cp:revision>
  <dcterms:created xsi:type="dcterms:W3CDTF">2021-10-23T02:03:00Z</dcterms:created>
  <dcterms:modified xsi:type="dcterms:W3CDTF">2021-10-23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uJSjDWJ"/&gt;&lt;style id="http://www.zotero.org/styles/apa" locale="en-CA"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